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3D5ED00F" w14:textId="6FA8FA29" w:rsidR="00BB351B" w:rsidRPr="00BB351B" w:rsidRDefault="00BB351B">
      <w:pPr>
        <w:rPr>
          <w:rFonts w:asciiTheme="majorBidi" w:hAnsiTheme="majorBidi" w:cstheme="majorBidi"/>
          <w:b/>
          <w:bCs/>
          <w:color w:val="000000"/>
          <w:lang w:val="en-US"/>
        </w:rPr>
      </w:pPr>
      <w:r w:rsidRPr="00BB351B">
        <w:rPr>
          <w:rFonts w:asciiTheme="majorBidi" w:hAnsiTheme="majorBidi" w:cstheme="majorBidi"/>
          <w:b/>
          <w:bCs/>
          <w:color w:val="000000"/>
          <w:lang w:val="en-US"/>
        </w:rPr>
        <w:t xml:space="preserve">Supplementary </w:t>
      </w:r>
      <w:r w:rsidRPr="00BB351B">
        <w:rPr>
          <w:rFonts w:asciiTheme="majorBidi" w:hAnsiTheme="majorBidi" w:cstheme="majorBidi"/>
          <w:b/>
          <w:bCs/>
          <w:color w:val="000000"/>
          <w:lang w:val="en-US"/>
        </w:rPr>
        <w:t xml:space="preserve">Material: </w:t>
      </w:r>
    </w:p>
    <w:p w14:paraId="27455DE4" w14:textId="458BBBAC" w:rsidR="00C7574D" w:rsidRPr="001F775F" w:rsidRDefault="00CD46D5">
      <w:pPr>
        <w:rPr>
          <w:rFonts w:asciiTheme="majorBidi" w:hAnsiTheme="majorBidi" w:cstheme="majorBidi"/>
          <w:b/>
          <w:bCs/>
        </w:rPr>
      </w:pPr>
      <w:r w:rsidRPr="00CD46D5">
        <w:rPr>
          <w:rFonts w:asciiTheme="majorBidi" w:hAnsiTheme="majorBidi" w:cstheme="majorBidi"/>
          <w:b/>
          <w:bCs/>
          <w:color w:val="000000"/>
          <w:lang w:val="en-US"/>
        </w:rPr>
        <w:t>Supplementary</w:t>
      </w:r>
      <w:r w:rsidRPr="00212E62">
        <w:rPr>
          <w:rFonts w:asciiTheme="majorBidi" w:hAnsiTheme="majorBidi" w:cstheme="majorBidi"/>
          <w:color w:val="000000"/>
          <w:lang w:val="en-US"/>
        </w:rPr>
        <w:t xml:space="preserve"> </w:t>
      </w:r>
      <w:r w:rsidR="00C7574D" w:rsidRPr="001F775F">
        <w:rPr>
          <w:rFonts w:asciiTheme="majorBidi" w:hAnsiTheme="majorBidi" w:cstheme="majorBidi"/>
          <w:b/>
          <w:bCs/>
        </w:rPr>
        <w:t xml:space="preserve">Table </w:t>
      </w:r>
      <w:r w:rsidR="0062595A" w:rsidRPr="001F775F">
        <w:rPr>
          <w:rFonts w:asciiTheme="majorBidi" w:hAnsiTheme="majorBidi" w:cstheme="majorBidi"/>
          <w:b/>
          <w:bCs/>
        </w:rPr>
        <w:t>1</w:t>
      </w:r>
      <w:r w:rsidR="00C7574D" w:rsidRPr="001F775F">
        <w:rPr>
          <w:rFonts w:asciiTheme="majorBidi" w:hAnsiTheme="majorBidi" w:cstheme="majorBidi"/>
          <w:b/>
          <w:bCs/>
        </w:rPr>
        <w:t>. Summary of Studies Excluded from Final Review and Reasons for Exclusion.</w:t>
      </w:r>
    </w:p>
    <w:tbl>
      <w:tblPr>
        <w:tblW w:w="5000" w:type="pct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742"/>
        <w:gridCol w:w="4433"/>
        <w:gridCol w:w="1439"/>
        <w:gridCol w:w="2692"/>
        <w:gridCol w:w="4642"/>
      </w:tblGrid>
      <w:tr w:rsidR="00C7574D" w:rsidRPr="001F775F" w14:paraId="76736113" w14:textId="77777777" w:rsidTr="00CC413F">
        <w:trPr>
          <w:trHeight w:val="204"/>
        </w:trPr>
        <w:tc>
          <w:tcPr>
            <w:tcW w:w="742" w:type="dxa"/>
            <w:noWrap/>
            <w:vAlign w:val="center"/>
            <w:hideMark/>
          </w:tcPr>
          <w:p w14:paraId="74010FD9" w14:textId="5A5DD851" w:rsidR="00C7574D" w:rsidRPr="001F775F" w:rsidRDefault="00C7574D" w:rsidP="00D46EEF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kern w:val="0"/>
                <w:lang w:eastAsia="en-IN"/>
                <w14:ligatures w14:val="none"/>
              </w:rPr>
            </w:pPr>
            <w:r w:rsidRPr="001F775F">
              <w:rPr>
                <w:rFonts w:asciiTheme="majorBidi" w:eastAsia="Times New Roman" w:hAnsiTheme="majorBidi" w:cstheme="majorBidi"/>
                <w:b/>
                <w:bCs/>
                <w:color w:val="000000"/>
                <w:kern w:val="0"/>
                <w:lang w:eastAsia="en-IN"/>
                <w14:ligatures w14:val="none"/>
              </w:rPr>
              <w:t>S.</w:t>
            </w:r>
            <w:r w:rsidR="001F775F" w:rsidRPr="001F775F">
              <w:rPr>
                <w:rFonts w:asciiTheme="majorBidi" w:eastAsia="Times New Roman" w:hAnsiTheme="majorBidi" w:cstheme="majorBidi"/>
                <w:b/>
                <w:bCs/>
                <w:color w:val="000000"/>
                <w:kern w:val="0"/>
                <w:lang w:eastAsia="en-IN"/>
                <w14:ligatures w14:val="none"/>
              </w:rPr>
              <w:t xml:space="preserve"> </w:t>
            </w:r>
            <w:r w:rsidRPr="001F775F">
              <w:rPr>
                <w:rFonts w:asciiTheme="majorBidi" w:eastAsia="Times New Roman" w:hAnsiTheme="majorBidi" w:cstheme="majorBidi"/>
                <w:b/>
                <w:bCs/>
                <w:color w:val="000000"/>
                <w:kern w:val="0"/>
                <w:lang w:eastAsia="en-IN"/>
                <w14:ligatures w14:val="none"/>
              </w:rPr>
              <w:t>NO</w:t>
            </w:r>
          </w:p>
        </w:tc>
        <w:tc>
          <w:tcPr>
            <w:tcW w:w="4433" w:type="dxa"/>
            <w:noWrap/>
            <w:vAlign w:val="center"/>
            <w:hideMark/>
          </w:tcPr>
          <w:p w14:paraId="67C9FC4E" w14:textId="77777777" w:rsidR="00C7574D" w:rsidRPr="001F775F" w:rsidRDefault="00C7574D" w:rsidP="00D46EEF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kern w:val="0"/>
                <w:lang w:eastAsia="en-IN"/>
                <w14:ligatures w14:val="none"/>
              </w:rPr>
            </w:pPr>
            <w:r w:rsidRPr="001F775F">
              <w:rPr>
                <w:rFonts w:asciiTheme="majorBidi" w:eastAsia="Times New Roman" w:hAnsiTheme="majorBidi" w:cstheme="majorBidi"/>
                <w:b/>
                <w:bCs/>
                <w:color w:val="000000"/>
                <w:kern w:val="0"/>
                <w:lang w:eastAsia="en-IN"/>
                <w14:ligatures w14:val="none"/>
              </w:rPr>
              <w:t>Title</w:t>
            </w:r>
          </w:p>
        </w:tc>
        <w:tc>
          <w:tcPr>
            <w:tcW w:w="1439" w:type="dxa"/>
            <w:noWrap/>
            <w:vAlign w:val="center"/>
            <w:hideMark/>
          </w:tcPr>
          <w:p w14:paraId="4AE11B92" w14:textId="77777777" w:rsidR="00C7574D" w:rsidRPr="001F775F" w:rsidRDefault="00C7574D" w:rsidP="00D46EEF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kern w:val="0"/>
                <w:lang w:eastAsia="en-IN"/>
                <w14:ligatures w14:val="none"/>
              </w:rPr>
            </w:pPr>
            <w:r w:rsidRPr="001F775F">
              <w:rPr>
                <w:rFonts w:asciiTheme="majorBidi" w:eastAsia="Times New Roman" w:hAnsiTheme="majorBidi" w:cstheme="majorBidi"/>
                <w:b/>
                <w:bCs/>
                <w:color w:val="000000"/>
                <w:kern w:val="0"/>
                <w:lang w:eastAsia="en-IN"/>
                <w14:ligatures w14:val="none"/>
              </w:rPr>
              <w:t>Year</w:t>
            </w:r>
          </w:p>
        </w:tc>
        <w:tc>
          <w:tcPr>
            <w:tcW w:w="2692" w:type="dxa"/>
            <w:noWrap/>
            <w:vAlign w:val="center"/>
            <w:hideMark/>
          </w:tcPr>
          <w:p w14:paraId="38EB84B5" w14:textId="77777777" w:rsidR="00C7574D" w:rsidRPr="001F775F" w:rsidRDefault="00C7574D" w:rsidP="00D46EEF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kern w:val="0"/>
                <w:lang w:eastAsia="en-IN"/>
                <w14:ligatures w14:val="none"/>
              </w:rPr>
            </w:pPr>
            <w:r w:rsidRPr="001F775F">
              <w:rPr>
                <w:rFonts w:asciiTheme="majorBidi" w:eastAsia="Times New Roman" w:hAnsiTheme="majorBidi" w:cstheme="majorBidi"/>
                <w:b/>
                <w:bCs/>
                <w:color w:val="000000"/>
                <w:kern w:val="0"/>
                <w:lang w:eastAsia="en-IN"/>
                <w14:ligatures w14:val="none"/>
              </w:rPr>
              <w:t>Reason for Exclusion</w:t>
            </w:r>
          </w:p>
        </w:tc>
        <w:tc>
          <w:tcPr>
            <w:tcW w:w="4642" w:type="dxa"/>
            <w:noWrap/>
            <w:vAlign w:val="center"/>
            <w:hideMark/>
          </w:tcPr>
          <w:p w14:paraId="3E4EF756" w14:textId="77777777" w:rsidR="00C7574D" w:rsidRPr="001F775F" w:rsidRDefault="00C7574D" w:rsidP="00D46EEF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kern w:val="0"/>
                <w:lang w:eastAsia="en-IN"/>
                <w14:ligatures w14:val="none"/>
              </w:rPr>
            </w:pPr>
            <w:r w:rsidRPr="001F775F">
              <w:rPr>
                <w:rFonts w:asciiTheme="majorBidi" w:eastAsia="Times New Roman" w:hAnsiTheme="majorBidi" w:cstheme="majorBidi"/>
                <w:b/>
                <w:bCs/>
                <w:color w:val="000000"/>
                <w:kern w:val="0"/>
                <w:lang w:eastAsia="en-IN"/>
                <w14:ligatures w14:val="none"/>
              </w:rPr>
              <w:t>Explanation</w:t>
            </w:r>
          </w:p>
        </w:tc>
      </w:tr>
      <w:tr w:rsidR="00C7574D" w:rsidRPr="001F775F" w14:paraId="1A523A40" w14:textId="77777777" w:rsidTr="00CC413F">
        <w:trPr>
          <w:trHeight w:val="612"/>
        </w:trPr>
        <w:tc>
          <w:tcPr>
            <w:tcW w:w="742" w:type="dxa"/>
            <w:noWrap/>
            <w:vAlign w:val="center"/>
            <w:hideMark/>
          </w:tcPr>
          <w:p w14:paraId="43601701" w14:textId="77777777" w:rsidR="00C7574D" w:rsidRPr="001F775F" w:rsidRDefault="00C7574D" w:rsidP="00D46EEF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</w:pPr>
            <w:r w:rsidRPr="001F775F"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  <w:t>1</w:t>
            </w:r>
          </w:p>
        </w:tc>
        <w:tc>
          <w:tcPr>
            <w:tcW w:w="4433" w:type="dxa"/>
            <w:vAlign w:val="center"/>
            <w:hideMark/>
          </w:tcPr>
          <w:p w14:paraId="585F5A01" w14:textId="77777777" w:rsidR="00C7574D" w:rsidRPr="001F775F" w:rsidRDefault="00C7574D" w:rsidP="00D46EEF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</w:pPr>
            <w:r w:rsidRPr="001F775F"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  <w:t>Increasing oral PMN during experimental gingivitis and its reversal by prophylaxis</w:t>
            </w:r>
          </w:p>
        </w:tc>
        <w:tc>
          <w:tcPr>
            <w:tcW w:w="1439" w:type="dxa"/>
            <w:vAlign w:val="center"/>
            <w:hideMark/>
          </w:tcPr>
          <w:p w14:paraId="5D0CADA1" w14:textId="77777777" w:rsidR="00C7574D" w:rsidRPr="001F775F" w:rsidRDefault="00C7574D" w:rsidP="00D46EEF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</w:pPr>
            <w:r w:rsidRPr="001F775F"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  <w:t>2021</w:t>
            </w:r>
          </w:p>
        </w:tc>
        <w:tc>
          <w:tcPr>
            <w:tcW w:w="2692" w:type="dxa"/>
            <w:vAlign w:val="center"/>
            <w:hideMark/>
          </w:tcPr>
          <w:p w14:paraId="4A6DEE73" w14:textId="77777777" w:rsidR="00C7574D" w:rsidRPr="001F775F" w:rsidRDefault="00C7574D" w:rsidP="00D46EEF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</w:pPr>
            <w:r w:rsidRPr="001F775F"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  <w:t>Comparison criterion not met</w:t>
            </w:r>
          </w:p>
        </w:tc>
        <w:tc>
          <w:tcPr>
            <w:tcW w:w="4642" w:type="dxa"/>
            <w:vAlign w:val="center"/>
            <w:hideMark/>
          </w:tcPr>
          <w:p w14:paraId="7661A05E" w14:textId="77777777" w:rsidR="00C7574D" w:rsidRPr="001F775F" w:rsidRDefault="00C7574D" w:rsidP="00D46EEF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</w:pPr>
            <w:r w:rsidRPr="001F775F"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  <w:t>No comparison of different EG induction models; only compares with/without prophylaxis which is considered a co-treatment and thus excluded.</w:t>
            </w:r>
          </w:p>
        </w:tc>
      </w:tr>
      <w:tr w:rsidR="00C7574D" w:rsidRPr="001F775F" w14:paraId="4762C20C" w14:textId="77777777" w:rsidTr="00CC413F">
        <w:trPr>
          <w:trHeight w:val="612"/>
        </w:trPr>
        <w:tc>
          <w:tcPr>
            <w:tcW w:w="742" w:type="dxa"/>
            <w:noWrap/>
            <w:vAlign w:val="center"/>
            <w:hideMark/>
          </w:tcPr>
          <w:p w14:paraId="5F9165B7" w14:textId="77777777" w:rsidR="00C7574D" w:rsidRPr="001F775F" w:rsidRDefault="00C7574D" w:rsidP="00D46EEF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</w:pPr>
            <w:r w:rsidRPr="001F775F"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  <w:t>2</w:t>
            </w:r>
          </w:p>
        </w:tc>
        <w:tc>
          <w:tcPr>
            <w:tcW w:w="4433" w:type="dxa"/>
            <w:vAlign w:val="center"/>
            <w:hideMark/>
          </w:tcPr>
          <w:p w14:paraId="67F80DB9" w14:textId="77777777" w:rsidR="00C7574D" w:rsidRPr="001F775F" w:rsidRDefault="00C7574D" w:rsidP="00D46EEF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</w:pPr>
            <w:r w:rsidRPr="001F775F"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  <w:t>Lactate dehydrogenase, beta-glucuronidase and arylsulfatase activity in gingival crevicular fluid associated with experimental gingivitis in man</w:t>
            </w:r>
          </w:p>
        </w:tc>
        <w:tc>
          <w:tcPr>
            <w:tcW w:w="1439" w:type="dxa"/>
            <w:vAlign w:val="center"/>
            <w:hideMark/>
          </w:tcPr>
          <w:p w14:paraId="32334FCB" w14:textId="77777777" w:rsidR="00C7574D" w:rsidRPr="001F775F" w:rsidRDefault="00C7574D" w:rsidP="00D46EEF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</w:pPr>
            <w:r w:rsidRPr="001F775F"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  <w:t>1985</w:t>
            </w:r>
          </w:p>
        </w:tc>
        <w:tc>
          <w:tcPr>
            <w:tcW w:w="2692" w:type="dxa"/>
            <w:vAlign w:val="center"/>
            <w:hideMark/>
          </w:tcPr>
          <w:p w14:paraId="7588F390" w14:textId="77777777" w:rsidR="00C7574D" w:rsidRPr="001F775F" w:rsidRDefault="00C7574D" w:rsidP="00D46EEF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</w:pPr>
            <w:r w:rsidRPr="001F775F"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  <w:t>Comparison and Outcome criteria not met</w:t>
            </w:r>
          </w:p>
        </w:tc>
        <w:tc>
          <w:tcPr>
            <w:tcW w:w="4642" w:type="dxa"/>
            <w:vAlign w:val="center"/>
            <w:hideMark/>
          </w:tcPr>
          <w:p w14:paraId="21F4CCD5" w14:textId="77777777" w:rsidR="00C7574D" w:rsidRPr="001F775F" w:rsidRDefault="00C7574D" w:rsidP="00D46EEF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</w:pPr>
            <w:r w:rsidRPr="001F775F"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  <w:t>No comparison of EG models; outcomes focus only on biochemical markers (enzymes), lacking required clinical indices as primary outcome measures.</w:t>
            </w:r>
          </w:p>
        </w:tc>
      </w:tr>
      <w:tr w:rsidR="00C7574D" w:rsidRPr="001F775F" w14:paraId="1BD8469D" w14:textId="77777777" w:rsidTr="00CC413F">
        <w:trPr>
          <w:trHeight w:val="612"/>
        </w:trPr>
        <w:tc>
          <w:tcPr>
            <w:tcW w:w="742" w:type="dxa"/>
            <w:noWrap/>
            <w:vAlign w:val="center"/>
            <w:hideMark/>
          </w:tcPr>
          <w:p w14:paraId="32BB28D1" w14:textId="77777777" w:rsidR="00C7574D" w:rsidRPr="001F775F" w:rsidRDefault="00C7574D" w:rsidP="00D46EEF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</w:pPr>
            <w:r w:rsidRPr="001F775F"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  <w:t>3</w:t>
            </w:r>
          </w:p>
        </w:tc>
        <w:tc>
          <w:tcPr>
            <w:tcW w:w="4433" w:type="dxa"/>
            <w:vAlign w:val="center"/>
            <w:hideMark/>
          </w:tcPr>
          <w:p w14:paraId="5119A753" w14:textId="77777777" w:rsidR="00C7574D" w:rsidRPr="001F775F" w:rsidRDefault="00C7574D" w:rsidP="00D46EEF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</w:pPr>
            <w:r w:rsidRPr="001F775F"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  <w:t>Lactoferrin in Gingival Crevicular Fluid and Peripheral Blood during Experimental Gingivitis</w:t>
            </w:r>
          </w:p>
        </w:tc>
        <w:tc>
          <w:tcPr>
            <w:tcW w:w="1439" w:type="dxa"/>
            <w:noWrap/>
            <w:vAlign w:val="bottom"/>
            <w:hideMark/>
          </w:tcPr>
          <w:p w14:paraId="60350D57" w14:textId="77777777" w:rsidR="00C7574D" w:rsidRPr="001F775F" w:rsidRDefault="00C7574D" w:rsidP="00D46EEF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</w:pPr>
            <w:r w:rsidRPr="001F775F"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  <w:t>2009</w:t>
            </w:r>
          </w:p>
        </w:tc>
        <w:tc>
          <w:tcPr>
            <w:tcW w:w="2692" w:type="dxa"/>
            <w:vAlign w:val="center"/>
            <w:hideMark/>
          </w:tcPr>
          <w:p w14:paraId="6E4DBBE9" w14:textId="77777777" w:rsidR="00C7574D" w:rsidRPr="001F775F" w:rsidRDefault="00C7574D" w:rsidP="00D46EEF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</w:pPr>
            <w:r w:rsidRPr="001F775F"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  <w:t>Comparison and Outcome criteria not met</w:t>
            </w:r>
          </w:p>
        </w:tc>
        <w:tc>
          <w:tcPr>
            <w:tcW w:w="4642" w:type="dxa"/>
            <w:vAlign w:val="center"/>
            <w:hideMark/>
          </w:tcPr>
          <w:p w14:paraId="372EDCC5" w14:textId="77777777" w:rsidR="00C7574D" w:rsidRPr="001F775F" w:rsidRDefault="00C7574D" w:rsidP="00D46EEF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</w:pPr>
            <w:r w:rsidRPr="001F775F"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  <w:t>No comparison of EG models; focus is on biochemical marker (lactoferrin) with clinical scores as secondary outcomes only.</w:t>
            </w:r>
          </w:p>
        </w:tc>
      </w:tr>
      <w:tr w:rsidR="00C7574D" w:rsidRPr="001F775F" w14:paraId="690EDB84" w14:textId="77777777" w:rsidTr="00CC413F">
        <w:trPr>
          <w:trHeight w:val="612"/>
        </w:trPr>
        <w:tc>
          <w:tcPr>
            <w:tcW w:w="742" w:type="dxa"/>
            <w:noWrap/>
            <w:vAlign w:val="center"/>
            <w:hideMark/>
          </w:tcPr>
          <w:p w14:paraId="5319AEBB" w14:textId="77777777" w:rsidR="00C7574D" w:rsidRPr="001F775F" w:rsidRDefault="00C7574D" w:rsidP="00D46EEF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</w:pPr>
            <w:r w:rsidRPr="001F775F"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  <w:t>4</w:t>
            </w:r>
          </w:p>
        </w:tc>
        <w:tc>
          <w:tcPr>
            <w:tcW w:w="4433" w:type="dxa"/>
            <w:vAlign w:val="center"/>
            <w:hideMark/>
          </w:tcPr>
          <w:p w14:paraId="1B511088" w14:textId="77777777" w:rsidR="00C7574D" w:rsidRPr="001F775F" w:rsidRDefault="00C7574D" w:rsidP="00D46EEF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</w:pPr>
            <w:r w:rsidRPr="001F775F"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  <w:t>Levels of parotid and submandibular/sublingual salivary immunoglobulin A in response to experimental gingivitis in humans</w:t>
            </w:r>
          </w:p>
        </w:tc>
        <w:tc>
          <w:tcPr>
            <w:tcW w:w="1439" w:type="dxa"/>
            <w:vAlign w:val="center"/>
            <w:hideMark/>
          </w:tcPr>
          <w:p w14:paraId="0FF3E7A8" w14:textId="77777777" w:rsidR="00C7574D" w:rsidRPr="001F775F" w:rsidRDefault="00C7574D" w:rsidP="00D46EEF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</w:pPr>
            <w:r w:rsidRPr="001F775F"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  <w:t>2004</w:t>
            </w:r>
          </w:p>
        </w:tc>
        <w:tc>
          <w:tcPr>
            <w:tcW w:w="2692" w:type="dxa"/>
            <w:vAlign w:val="center"/>
            <w:hideMark/>
          </w:tcPr>
          <w:p w14:paraId="1B0ADEFE" w14:textId="77777777" w:rsidR="00C7574D" w:rsidRPr="001F775F" w:rsidRDefault="00C7574D" w:rsidP="00D46EEF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</w:pPr>
            <w:r w:rsidRPr="001F775F"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  <w:t>Comparison and Outcome criteria not met</w:t>
            </w:r>
          </w:p>
        </w:tc>
        <w:tc>
          <w:tcPr>
            <w:tcW w:w="4642" w:type="dxa"/>
            <w:vAlign w:val="center"/>
            <w:hideMark/>
          </w:tcPr>
          <w:p w14:paraId="0B196A47" w14:textId="77777777" w:rsidR="00C7574D" w:rsidRPr="001F775F" w:rsidRDefault="00C7574D" w:rsidP="00D46EEF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</w:pPr>
            <w:r w:rsidRPr="001F775F"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  <w:t>No comparison of EG models; primary outcome was salivary IgA, with clinical indices not being a focus.</w:t>
            </w:r>
          </w:p>
        </w:tc>
      </w:tr>
      <w:tr w:rsidR="00C7574D" w:rsidRPr="001F775F" w14:paraId="4B6224D2" w14:textId="77777777" w:rsidTr="00CC413F">
        <w:trPr>
          <w:trHeight w:val="612"/>
        </w:trPr>
        <w:tc>
          <w:tcPr>
            <w:tcW w:w="742" w:type="dxa"/>
            <w:noWrap/>
            <w:vAlign w:val="center"/>
            <w:hideMark/>
          </w:tcPr>
          <w:p w14:paraId="7A0839DB" w14:textId="77777777" w:rsidR="00C7574D" w:rsidRPr="001F775F" w:rsidRDefault="00C7574D" w:rsidP="00D46EEF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</w:pPr>
            <w:r w:rsidRPr="001F775F"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  <w:t>5</w:t>
            </w:r>
          </w:p>
        </w:tc>
        <w:tc>
          <w:tcPr>
            <w:tcW w:w="4433" w:type="dxa"/>
            <w:vAlign w:val="center"/>
            <w:hideMark/>
          </w:tcPr>
          <w:p w14:paraId="28A07DC5" w14:textId="77777777" w:rsidR="00C7574D" w:rsidRPr="001F775F" w:rsidRDefault="00C7574D" w:rsidP="00D46EEF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</w:pPr>
            <w:r w:rsidRPr="001F775F"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  <w:t>Levels of salivary IgA antibodies reactive with bacteria from dental plaque are associated with susceptibility to experimental gingivitis</w:t>
            </w:r>
          </w:p>
        </w:tc>
        <w:tc>
          <w:tcPr>
            <w:tcW w:w="1439" w:type="dxa"/>
            <w:vAlign w:val="center"/>
            <w:hideMark/>
          </w:tcPr>
          <w:p w14:paraId="3005C81B" w14:textId="77777777" w:rsidR="00C7574D" w:rsidRPr="001F775F" w:rsidRDefault="00C7574D" w:rsidP="00D46EEF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</w:pPr>
            <w:r w:rsidRPr="001F775F"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  <w:t>1993</w:t>
            </w:r>
          </w:p>
        </w:tc>
        <w:tc>
          <w:tcPr>
            <w:tcW w:w="2692" w:type="dxa"/>
            <w:vAlign w:val="center"/>
            <w:hideMark/>
          </w:tcPr>
          <w:p w14:paraId="68DA8FF8" w14:textId="77777777" w:rsidR="00C7574D" w:rsidRPr="001F775F" w:rsidRDefault="00C7574D" w:rsidP="00D46EEF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</w:pPr>
            <w:r w:rsidRPr="001F775F"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  <w:t>Comparison and Outcome criteria not met</w:t>
            </w:r>
          </w:p>
        </w:tc>
        <w:tc>
          <w:tcPr>
            <w:tcW w:w="4642" w:type="dxa"/>
            <w:vAlign w:val="center"/>
            <w:hideMark/>
          </w:tcPr>
          <w:p w14:paraId="23D206F8" w14:textId="77777777" w:rsidR="00C7574D" w:rsidRPr="001F775F" w:rsidRDefault="00C7574D" w:rsidP="00D46EEF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</w:pPr>
            <w:r w:rsidRPr="001F775F"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  <w:t>No EG model comparison; outcomes focus on immune markers, not clinical inflammation.</w:t>
            </w:r>
          </w:p>
        </w:tc>
      </w:tr>
      <w:tr w:rsidR="00C7574D" w:rsidRPr="001F775F" w14:paraId="12F7BD8F" w14:textId="77777777" w:rsidTr="00CC413F">
        <w:trPr>
          <w:trHeight w:val="612"/>
        </w:trPr>
        <w:tc>
          <w:tcPr>
            <w:tcW w:w="742" w:type="dxa"/>
            <w:noWrap/>
            <w:vAlign w:val="center"/>
            <w:hideMark/>
          </w:tcPr>
          <w:p w14:paraId="0F2B6622" w14:textId="77777777" w:rsidR="00C7574D" w:rsidRPr="001F775F" w:rsidRDefault="00C7574D" w:rsidP="00D46EEF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</w:pPr>
            <w:r w:rsidRPr="001F775F"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  <w:t>6</w:t>
            </w:r>
          </w:p>
        </w:tc>
        <w:tc>
          <w:tcPr>
            <w:tcW w:w="4433" w:type="dxa"/>
            <w:vAlign w:val="center"/>
            <w:hideMark/>
          </w:tcPr>
          <w:p w14:paraId="0EF9D1AA" w14:textId="77777777" w:rsidR="00C7574D" w:rsidRPr="001F775F" w:rsidRDefault="00C7574D" w:rsidP="00D46EEF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</w:pPr>
            <w:r w:rsidRPr="001F775F"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  <w:t>Levels of TGFbeta1 in gingival crevicular fluid during a 21-day experimental model of gingivitis.</w:t>
            </w:r>
          </w:p>
        </w:tc>
        <w:tc>
          <w:tcPr>
            <w:tcW w:w="1439" w:type="dxa"/>
            <w:vAlign w:val="center"/>
            <w:hideMark/>
          </w:tcPr>
          <w:p w14:paraId="20ED19C9" w14:textId="77777777" w:rsidR="00C7574D" w:rsidRPr="001F775F" w:rsidRDefault="00C7574D" w:rsidP="00D46EEF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</w:pPr>
            <w:r w:rsidRPr="001F775F"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  <w:t>2003</w:t>
            </w:r>
          </w:p>
        </w:tc>
        <w:tc>
          <w:tcPr>
            <w:tcW w:w="2692" w:type="dxa"/>
            <w:vAlign w:val="center"/>
            <w:hideMark/>
          </w:tcPr>
          <w:p w14:paraId="4303023F" w14:textId="77777777" w:rsidR="00C7574D" w:rsidRPr="001F775F" w:rsidRDefault="00C7574D" w:rsidP="00D46EEF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</w:pPr>
            <w:r w:rsidRPr="001F775F"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  <w:t>Comparison criterion not met</w:t>
            </w:r>
          </w:p>
        </w:tc>
        <w:tc>
          <w:tcPr>
            <w:tcW w:w="4642" w:type="dxa"/>
            <w:vAlign w:val="center"/>
            <w:hideMark/>
          </w:tcPr>
          <w:p w14:paraId="6579F6A3" w14:textId="77777777" w:rsidR="00C7574D" w:rsidRPr="001F775F" w:rsidRDefault="00C7574D" w:rsidP="00D46EEF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</w:pPr>
            <w:r w:rsidRPr="001F775F"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  <w:t>No methodological variation in EG induction protocol; only healthy vs. inflamed site comparison within the same protocol.</w:t>
            </w:r>
          </w:p>
        </w:tc>
      </w:tr>
      <w:tr w:rsidR="00C7574D" w:rsidRPr="001F775F" w14:paraId="5BE4F91E" w14:textId="77777777" w:rsidTr="00CC413F">
        <w:trPr>
          <w:trHeight w:val="612"/>
        </w:trPr>
        <w:tc>
          <w:tcPr>
            <w:tcW w:w="742" w:type="dxa"/>
            <w:noWrap/>
            <w:vAlign w:val="center"/>
            <w:hideMark/>
          </w:tcPr>
          <w:p w14:paraId="452FD178" w14:textId="77777777" w:rsidR="00C7574D" w:rsidRPr="001F775F" w:rsidRDefault="00C7574D" w:rsidP="00D46EEF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</w:pPr>
            <w:r w:rsidRPr="001F775F"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  <w:t>7</w:t>
            </w:r>
          </w:p>
        </w:tc>
        <w:tc>
          <w:tcPr>
            <w:tcW w:w="4433" w:type="dxa"/>
            <w:vAlign w:val="center"/>
            <w:hideMark/>
          </w:tcPr>
          <w:p w14:paraId="5683BD1D" w14:textId="77777777" w:rsidR="00C7574D" w:rsidRPr="001F775F" w:rsidRDefault="00C7574D" w:rsidP="00D46EEF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</w:pPr>
            <w:r w:rsidRPr="001F775F"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  <w:t>Longitudinal changes in TCRB variable gene expression and markers of gingival inflammation in experimental gingivitis</w:t>
            </w:r>
          </w:p>
        </w:tc>
        <w:tc>
          <w:tcPr>
            <w:tcW w:w="1439" w:type="dxa"/>
            <w:vAlign w:val="center"/>
            <w:hideMark/>
          </w:tcPr>
          <w:p w14:paraId="16FAD72E" w14:textId="77777777" w:rsidR="00C7574D" w:rsidRPr="001F775F" w:rsidRDefault="00C7574D" w:rsidP="00D46EEF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</w:pPr>
            <w:r w:rsidRPr="001F775F"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  <w:t>1998</w:t>
            </w:r>
          </w:p>
        </w:tc>
        <w:tc>
          <w:tcPr>
            <w:tcW w:w="2692" w:type="dxa"/>
            <w:vAlign w:val="center"/>
            <w:hideMark/>
          </w:tcPr>
          <w:p w14:paraId="301DCACA" w14:textId="77777777" w:rsidR="00C7574D" w:rsidRPr="001F775F" w:rsidRDefault="00C7574D" w:rsidP="00D46EEF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</w:pPr>
            <w:r w:rsidRPr="001F775F"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  <w:t>Comparison criterion not met</w:t>
            </w:r>
          </w:p>
        </w:tc>
        <w:tc>
          <w:tcPr>
            <w:tcW w:w="4642" w:type="dxa"/>
            <w:vAlign w:val="center"/>
            <w:hideMark/>
          </w:tcPr>
          <w:p w14:paraId="01F98160" w14:textId="77777777" w:rsidR="00C7574D" w:rsidRPr="001F775F" w:rsidRDefault="00C7574D" w:rsidP="00D46EEF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</w:pPr>
            <w:r w:rsidRPr="001F775F"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  <w:t>No EG protocol comparison; focus is gene expression over time, not methodological differences.</w:t>
            </w:r>
          </w:p>
        </w:tc>
      </w:tr>
      <w:tr w:rsidR="00C7574D" w:rsidRPr="001F775F" w14:paraId="4DCE1AA0" w14:textId="77777777" w:rsidTr="00CC413F">
        <w:trPr>
          <w:trHeight w:val="612"/>
        </w:trPr>
        <w:tc>
          <w:tcPr>
            <w:tcW w:w="742" w:type="dxa"/>
            <w:noWrap/>
            <w:vAlign w:val="center"/>
            <w:hideMark/>
          </w:tcPr>
          <w:p w14:paraId="7A35EB68" w14:textId="77777777" w:rsidR="00C7574D" w:rsidRPr="001F775F" w:rsidRDefault="00C7574D" w:rsidP="00D46EEF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</w:pPr>
            <w:r w:rsidRPr="001F775F"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  <w:lastRenderedPageBreak/>
              <w:t>8</w:t>
            </w:r>
          </w:p>
        </w:tc>
        <w:tc>
          <w:tcPr>
            <w:tcW w:w="4433" w:type="dxa"/>
            <w:vAlign w:val="center"/>
            <w:hideMark/>
          </w:tcPr>
          <w:p w14:paraId="01950120" w14:textId="77777777" w:rsidR="00C7574D" w:rsidRPr="001F775F" w:rsidRDefault="00C7574D" w:rsidP="00D46EEF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</w:pPr>
            <w:r w:rsidRPr="001F775F"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  <w:t>Macrophage activity is associated with gingival inflammation: Soluble CD163 in an experimental gingivitis study</w:t>
            </w:r>
          </w:p>
        </w:tc>
        <w:tc>
          <w:tcPr>
            <w:tcW w:w="1439" w:type="dxa"/>
            <w:vAlign w:val="center"/>
            <w:hideMark/>
          </w:tcPr>
          <w:p w14:paraId="4C58E458" w14:textId="77777777" w:rsidR="00C7574D" w:rsidRPr="001F775F" w:rsidRDefault="00C7574D" w:rsidP="00D46EEF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</w:pPr>
            <w:r w:rsidRPr="001F775F"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  <w:t>2020</w:t>
            </w:r>
          </w:p>
        </w:tc>
        <w:tc>
          <w:tcPr>
            <w:tcW w:w="2692" w:type="dxa"/>
            <w:vAlign w:val="center"/>
            <w:hideMark/>
          </w:tcPr>
          <w:p w14:paraId="093CD4E5" w14:textId="77777777" w:rsidR="00C7574D" w:rsidRPr="001F775F" w:rsidRDefault="00C7574D" w:rsidP="00D46EEF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</w:pPr>
            <w:r w:rsidRPr="001F775F"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  <w:t>Comparison criterion not met</w:t>
            </w:r>
          </w:p>
        </w:tc>
        <w:tc>
          <w:tcPr>
            <w:tcW w:w="4642" w:type="dxa"/>
            <w:vAlign w:val="center"/>
            <w:hideMark/>
          </w:tcPr>
          <w:p w14:paraId="7DC01AB9" w14:textId="77777777" w:rsidR="00C7574D" w:rsidRPr="001F775F" w:rsidRDefault="00C7574D" w:rsidP="00D46EEF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</w:pPr>
            <w:r w:rsidRPr="001F775F"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  <w:t>Did not compare EG models; explored biomarker trajectory within a single model.</w:t>
            </w:r>
          </w:p>
        </w:tc>
      </w:tr>
      <w:tr w:rsidR="00C7574D" w:rsidRPr="001F775F" w14:paraId="1E9E5637" w14:textId="77777777" w:rsidTr="00CC413F">
        <w:trPr>
          <w:trHeight w:val="612"/>
        </w:trPr>
        <w:tc>
          <w:tcPr>
            <w:tcW w:w="742" w:type="dxa"/>
            <w:noWrap/>
            <w:vAlign w:val="center"/>
            <w:hideMark/>
          </w:tcPr>
          <w:p w14:paraId="76E049DB" w14:textId="77777777" w:rsidR="00C7574D" w:rsidRPr="001F775F" w:rsidRDefault="00C7574D" w:rsidP="00D46EEF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</w:pPr>
            <w:r w:rsidRPr="001F775F"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  <w:t>9</w:t>
            </w:r>
          </w:p>
        </w:tc>
        <w:tc>
          <w:tcPr>
            <w:tcW w:w="4433" w:type="dxa"/>
            <w:vAlign w:val="center"/>
            <w:hideMark/>
          </w:tcPr>
          <w:p w14:paraId="157E5FAE" w14:textId="77777777" w:rsidR="00C7574D" w:rsidRPr="001F775F" w:rsidRDefault="00C7574D" w:rsidP="00D46EEF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</w:pPr>
            <w:r w:rsidRPr="001F775F"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  <w:t>Oral microbiota in smokers and non-smokers in natural and experimentally-induced gingivitis</w:t>
            </w:r>
          </w:p>
        </w:tc>
        <w:tc>
          <w:tcPr>
            <w:tcW w:w="1439" w:type="dxa"/>
            <w:vAlign w:val="center"/>
            <w:hideMark/>
          </w:tcPr>
          <w:p w14:paraId="2C295946" w14:textId="77777777" w:rsidR="00C7574D" w:rsidRPr="001F775F" w:rsidRDefault="00C7574D" w:rsidP="00D46EEF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</w:pPr>
            <w:r w:rsidRPr="001F775F"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  <w:t>1998</w:t>
            </w:r>
          </w:p>
        </w:tc>
        <w:tc>
          <w:tcPr>
            <w:tcW w:w="2692" w:type="dxa"/>
            <w:vAlign w:val="center"/>
            <w:hideMark/>
          </w:tcPr>
          <w:p w14:paraId="49529BB6" w14:textId="77777777" w:rsidR="00C7574D" w:rsidRPr="001F775F" w:rsidRDefault="00C7574D" w:rsidP="00D46EEF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</w:pPr>
            <w:r w:rsidRPr="001F775F"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  <w:t>Comparison and Outcome criteria not met</w:t>
            </w:r>
          </w:p>
        </w:tc>
        <w:tc>
          <w:tcPr>
            <w:tcW w:w="4642" w:type="dxa"/>
            <w:vAlign w:val="center"/>
            <w:hideMark/>
          </w:tcPr>
          <w:p w14:paraId="012C6153" w14:textId="77777777" w:rsidR="00C7574D" w:rsidRPr="001F775F" w:rsidRDefault="00C7574D" w:rsidP="00D46EEF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</w:pPr>
            <w:r w:rsidRPr="001F775F"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  <w:t>Focus is on microbiota changes across smoking status and gingivitis types, not on methodological variations or clinical outcomes</w:t>
            </w:r>
          </w:p>
        </w:tc>
      </w:tr>
      <w:tr w:rsidR="00C7574D" w:rsidRPr="001F775F" w14:paraId="3AF8ED8A" w14:textId="77777777" w:rsidTr="00CC413F">
        <w:trPr>
          <w:trHeight w:val="612"/>
        </w:trPr>
        <w:tc>
          <w:tcPr>
            <w:tcW w:w="742" w:type="dxa"/>
            <w:noWrap/>
            <w:vAlign w:val="center"/>
            <w:hideMark/>
          </w:tcPr>
          <w:p w14:paraId="3B5E4423" w14:textId="77777777" w:rsidR="00C7574D" w:rsidRPr="001F775F" w:rsidRDefault="00C7574D" w:rsidP="00D46EEF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</w:pPr>
            <w:r w:rsidRPr="001F775F"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  <w:t>10</w:t>
            </w:r>
          </w:p>
        </w:tc>
        <w:tc>
          <w:tcPr>
            <w:tcW w:w="4433" w:type="dxa"/>
            <w:vAlign w:val="center"/>
            <w:hideMark/>
          </w:tcPr>
          <w:p w14:paraId="2A68D4FC" w14:textId="77777777" w:rsidR="00C7574D" w:rsidRPr="001F775F" w:rsidRDefault="00C7574D" w:rsidP="00D46EEF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</w:pPr>
            <w:r w:rsidRPr="001F775F"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  <w:t>Oral microbiota in subjects with a weak or strong response in experimental gingivitis</w:t>
            </w:r>
          </w:p>
        </w:tc>
        <w:tc>
          <w:tcPr>
            <w:tcW w:w="1439" w:type="dxa"/>
            <w:vAlign w:val="center"/>
            <w:hideMark/>
          </w:tcPr>
          <w:p w14:paraId="12BF96AD" w14:textId="77777777" w:rsidR="00C7574D" w:rsidRPr="001F775F" w:rsidRDefault="00C7574D" w:rsidP="00D46EEF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</w:pPr>
            <w:r w:rsidRPr="001F775F"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  <w:t>1995</w:t>
            </w:r>
          </w:p>
        </w:tc>
        <w:tc>
          <w:tcPr>
            <w:tcW w:w="2692" w:type="dxa"/>
            <w:vAlign w:val="center"/>
            <w:hideMark/>
          </w:tcPr>
          <w:p w14:paraId="5B041721" w14:textId="77777777" w:rsidR="00C7574D" w:rsidRPr="001F775F" w:rsidRDefault="00C7574D" w:rsidP="00D46EEF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</w:pPr>
            <w:r w:rsidRPr="001F775F"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  <w:t>Intervention and Outcome criteria not met</w:t>
            </w:r>
          </w:p>
        </w:tc>
        <w:tc>
          <w:tcPr>
            <w:tcW w:w="4642" w:type="dxa"/>
            <w:vAlign w:val="center"/>
            <w:hideMark/>
          </w:tcPr>
          <w:p w14:paraId="46F8343D" w14:textId="77777777" w:rsidR="00C7574D" w:rsidRPr="001F775F" w:rsidRDefault="00C7574D" w:rsidP="00D46EEF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</w:pPr>
            <w:r w:rsidRPr="001F775F"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  <w:t>Study does not apply new EG intervention; focuses on oral microbiota comparison months after prior trials with no clinical outcome focus.</w:t>
            </w:r>
          </w:p>
        </w:tc>
      </w:tr>
      <w:tr w:rsidR="00C7574D" w:rsidRPr="001F775F" w14:paraId="1D89023D" w14:textId="77777777" w:rsidTr="00CC413F">
        <w:trPr>
          <w:trHeight w:val="612"/>
        </w:trPr>
        <w:tc>
          <w:tcPr>
            <w:tcW w:w="742" w:type="dxa"/>
            <w:noWrap/>
            <w:vAlign w:val="center"/>
            <w:hideMark/>
          </w:tcPr>
          <w:p w14:paraId="7ABD97C1" w14:textId="77777777" w:rsidR="00C7574D" w:rsidRPr="001F775F" w:rsidRDefault="00C7574D" w:rsidP="00D46EEF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</w:pPr>
            <w:r w:rsidRPr="001F775F"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  <w:t>11</w:t>
            </w:r>
          </w:p>
        </w:tc>
        <w:tc>
          <w:tcPr>
            <w:tcW w:w="4433" w:type="dxa"/>
            <w:vAlign w:val="center"/>
            <w:hideMark/>
          </w:tcPr>
          <w:p w14:paraId="5673B209" w14:textId="77777777" w:rsidR="00C7574D" w:rsidRPr="001F775F" w:rsidRDefault="00C7574D" w:rsidP="00D46EEF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</w:pPr>
            <w:r w:rsidRPr="001F775F"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  <w:t>Oral odors in early experimental gingivitis</w:t>
            </w:r>
          </w:p>
        </w:tc>
        <w:tc>
          <w:tcPr>
            <w:tcW w:w="1439" w:type="dxa"/>
            <w:vAlign w:val="center"/>
            <w:hideMark/>
          </w:tcPr>
          <w:p w14:paraId="2F81E4E7" w14:textId="77777777" w:rsidR="00C7574D" w:rsidRPr="001F775F" w:rsidRDefault="00C7574D" w:rsidP="00D46EEF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</w:pPr>
            <w:r w:rsidRPr="001F775F"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  <w:t>1984</w:t>
            </w:r>
          </w:p>
        </w:tc>
        <w:tc>
          <w:tcPr>
            <w:tcW w:w="2692" w:type="dxa"/>
            <w:vAlign w:val="center"/>
            <w:hideMark/>
          </w:tcPr>
          <w:p w14:paraId="25373F65" w14:textId="77777777" w:rsidR="00C7574D" w:rsidRPr="001F775F" w:rsidRDefault="00C7574D" w:rsidP="00D46EEF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</w:pPr>
            <w:r w:rsidRPr="001F775F"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  <w:t>Outcome criterion not met</w:t>
            </w:r>
          </w:p>
        </w:tc>
        <w:tc>
          <w:tcPr>
            <w:tcW w:w="4642" w:type="dxa"/>
            <w:vAlign w:val="center"/>
            <w:hideMark/>
          </w:tcPr>
          <w:p w14:paraId="5387D87C" w14:textId="77777777" w:rsidR="00C7574D" w:rsidRPr="001F775F" w:rsidRDefault="00C7574D" w:rsidP="00D46EEF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</w:pPr>
            <w:r w:rsidRPr="001F775F"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  <w:t>Study focused on volatile chemical biomarkers (VSC, salivary volatiles), with only limited reference to clinical parameters; main objective was malodor biochemistry.</w:t>
            </w:r>
          </w:p>
        </w:tc>
      </w:tr>
      <w:tr w:rsidR="00C7574D" w:rsidRPr="001F775F" w14:paraId="1E4F13CC" w14:textId="77777777" w:rsidTr="00CC413F">
        <w:trPr>
          <w:trHeight w:val="612"/>
        </w:trPr>
        <w:tc>
          <w:tcPr>
            <w:tcW w:w="742" w:type="dxa"/>
            <w:noWrap/>
            <w:vAlign w:val="center"/>
            <w:hideMark/>
          </w:tcPr>
          <w:p w14:paraId="2C2794EF" w14:textId="77777777" w:rsidR="00C7574D" w:rsidRPr="001F775F" w:rsidRDefault="00C7574D" w:rsidP="00D46EEF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</w:pPr>
            <w:r w:rsidRPr="001F775F"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  <w:t>12</w:t>
            </w:r>
          </w:p>
        </w:tc>
        <w:tc>
          <w:tcPr>
            <w:tcW w:w="4433" w:type="dxa"/>
            <w:vAlign w:val="center"/>
            <w:hideMark/>
          </w:tcPr>
          <w:p w14:paraId="05896633" w14:textId="77777777" w:rsidR="00C7574D" w:rsidRPr="001F775F" w:rsidRDefault="00C7574D" w:rsidP="00D46EEF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</w:pPr>
            <w:r w:rsidRPr="001F775F"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  <w:t>Permeability of the gingival tissues to IgM during an experimental gingivitis study in man</w:t>
            </w:r>
          </w:p>
        </w:tc>
        <w:tc>
          <w:tcPr>
            <w:tcW w:w="1439" w:type="dxa"/>
            <w:vAlign w:val="center"/>
            <w:hideMark/>
          </w:tcPr>
          <w:p w14:paraId="0322700C" w14:textId="77777777" w:rsidR="00C7574D" w:rsidRPr="001F775F" w:rsidRDefault="00C7574D" w:rsidP="00D46EEF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</w:pPr>
            <w:r w:rsidRPr="001F775F"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  <w:t>1997</w:t>
            </w:r>
          </w:p>
        </w:tc>
        <w:tc>
          <w:tcPr>
            <w:tcW w:w="2692" w:type="dxa"/>
            <w:vAlign w:val="center"/>
            <w:hideMark/>
          </w:tcPr>
          <w:p w14:paraId="5B3134B4" w14:textId="77777777" w:rsidR="00C7574D" w:rsidRPr="001F775F" w:rsidRDefault="00C7574D" w:rsidP="00D46EEF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</w:pPr>
            <w:r w:rsidRPr="001F775F"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  <w:t>Outcome criterion not met</w:t>
            </w:r>
          </w:p>
        </w:tc>
        <w:tc>
          <w:tcPr>
            <w:tcW w:w="4642" w:type="dxa"/>
            <w:vAlign w:val="center"/>
            <w:hideMark/>
          </w:tcPr>
          <w:p w14:paraId="09BFCE04" w14:textId="77777777" w:rsidR="00C7574D" w:rsidRPr="001F775F" w:rsidRDefault="00C7574D" w:rsidP="00D46EEF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</w:pPr>
            <w:r w:rsidRPr="001F775F"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  <w:t>The study's primary aim was to assess changes in IgM levels and tissue permeability, not clinical inflammatory outcomes like gingival or plaque index.</w:t>
            </w:r>
          </w:p>
        </w:tc>
      </w:tr>
      <w:tr w:rsidR="00C7574D" w:rsidRPr="001F775F" w14:paraId="1D35324A" w14:textId="77777777" w:rsidTr="00CC413F">
        <w:trPr>
          <w:trHeight w:val="612"/>
        </w:trPr>
        <w:tc>
          <w:tcPr>
            <w:tcW w:w="742" w:type="dxa"/>
            <w:noWrap/>
            <w:vAlign w:val="center"/>
            <w:hideMark/>
          </w:tcPr>
          <w:p w14:paraId="5AB73041" w14:textId="77777777" w:rsidR="00C7574D" w:rsidRPr="001F775F" w:rsidRDefault="00C7574D" w:rsidP="00D46EEF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</w:pPr>
            <w:r w:rsidRPr="001F775F"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  <w:t>13</w:t>
            </w:r>
          </w:p>
        </w:tc>
        <w:tc>
          <w:tcPr>
            <w:tcW w:w="4433" w:type="dxa"/>
            <w:vAlign w:val="center"/>
            <w:hideMark/>
          </w:tcPr>
          <w:p w14:paraId="40C321D4" w14:textId="77777777" w:rsidR="00C7574D" w:rsidRPr="001F775F" w:rsidRDefault="00C7574D" w:rsidP="00D46EEF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</w:pPr>
            <w:r w:rsidRPr="001F775F"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  <w:t>Phenotypic dynamics of macrophage subpopulations during human experimental gingivitis</w:t>
            </w:r>
          </w:p>
        </w:tc>
        <w:tc>
          <w:tcPr>
            <w:tcW w:w="1439" w:type="dxa"/>
            <w:vAlign w:val="center"/>
            <w:hideMark/>
          </w:tcPr>
          <w:p w14:paraId="18F5914B" w14:textId="77777777" w:rsidR="00C7574D" w:rsidRPr="001F775F" w:rsidRDefault="00C7574D" w:rsidP="00D46EEF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</w:pPr>
            <w:r w:rsidRPr="001F775F"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  <w:t>1989</w:t>
            </w:r>
          </w:p>
        </w:tc>
        <w:tc>
          <w:tcPr>
            <w:tcW w:w="2692" w:type="dxa"/>
            <w:vAlign w:val="center"/>
            <w:hideMark/>
          </w:tcPr>
          <w:p w14:paraId="1FD3A478" w14:textId="77777777" w:rsidR="00C7574D" w:rsidRPr="001F775F" w:rsidRDefault="00C7574D" w:rsidP="00D46EEF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</w:pPr>
            <w:r w:rsidRPr="001F775F"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  <w:t>Outcome criterion not met</w:t>
            </w:r>
          </w:p>
        </w:tc>
        <w:tc>
          <w:tcPr>
            <w:tcW w:w="4642" w:type="dxa"/>
            <w:vAlign w:val="center"/>
            <w:hideMark/>
          </w:tcPr>
          <w:p w14:paraId="1559483E" w14:textId="77777777" w:rsidR="00C7574D" w:rsidRPr="001F775F" w:rsidRDefault="00C7574D" w:rsidP="00D46EEF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</w:pPr>
            <w:r w:rsidRPr="001F775F"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  <w:t>The study primarily focused on immunohistological characterization of macrophage subtypes, not clinical inflammatory outcomes like plaque or bleeding indices.</w:t>
            </w:r>
          </w:p>
        </w:tc>
      </w:tr>
      <w:tr w:rsidR="00C7574D" w:rsidRPr="001F775F" w14:paraId="4DE6A3CA" w14:textId="77777777" w:rsidTr="00CC413F">
        <w:trPr>
          <w:trHeight w:val="612"/>
        </w:trPr>
        <w:tc>
          <w:tcPr>
            <w:tcW w:w="742" w:type="dxa"/>
            <w:noWrap/>
            <w:vAlign w:val="center"/>
            <w:hideMark/>
          </w:tcPr>
          <w:p w14:paraId="1CD70A77" w14:textId="77777777" w:rsidR="00C7574D" w:rsidRPr="001F775F" w:rsidRDefault="00C7574D" w:rsidP="00D46EEF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</w:pPr>
            <w:r w:rsidRPr="001F775F"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  <w:t>14</w:t>
            </w:r>
          </w:p>
        </w:tc>
        <w:tc>
          <w:tcPr>
            <w:tcW w:w="4433" w:type="dxa"/>
            <w:vAlign w:val="center"/>
            <w:hideMark/>
          </w:tcPr>
          <w:p w14:paraId="00B938F2" w14:textId="77777777" w:rsidR="00C7574D" w:rsidRPr="001F775F" w:rsidRDefault="00C7574D" w:rsidP="00D46EEF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</w:pPr>
            <w:r w:rsidRPr="001F775F"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  <w:t>Proteomic analysis of a noninvasive human model of acute inflammation and its resolution</w:t>
            </w:r>
          </w:p>
        </w:tc>
        <w:tc>
          <w:tcPr>
            <w:tcW w:w="1439" w:type="dxa"/>
            <w:vAlign w:val="center"/>
            <w:hideMark/>
          </w:tcPr>
          <w:p w14:paraId="5CCA5ADA" w14:textId="77777777" w:rsidR="00C7574D" w:rsidRPr="001F775F" w:rsidRDefault="00C7574D" w:rsidP="00D46EEF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</w:pPr>
            <w:r w:rsidRPr="001F775F"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  <w:t>2010</w:t>
            </w:r>
          </w:p>
        </w:tc>
        <w:tc>
          <w:tcPr>
            <w:tcW w:w="2692" w:type="dxa"/>
            <w:vAlign w:val="center"/>
            <w:hideMark/>
          </w:tcPr>
          <w:p w14:paraId="5A0C4D37" w14:textId="77777777" w:rsidR="00C7574D" w:rsidRPr="001F775F" w:rsidRDefault="00C7574D" w:rsidP="00D46EEF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</w:pPr>
            <w:r w:rsidRPr="001F775F"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  <w:t>Outcome criterion not met</w:t>
            </w:r>
          </w:p>
        </w:tc>
        <w:tc>
          <w:tcPr>
            <w:tcW w:w="4642" w:type="dxa"/>
            <w:vAlign w:val="center"/>
            <w:hideMark/>
          </w:tcPr>
          <w:p w14:paraId="24FB0B20" w14:textId="77777777" w:rsidR="00C7574D" w:rsidRPr="001F775F" w:rsidRDefault="00C7574D" w:rsidP="00D46EEF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</w:pPr>
            <w:r w:rsidRPr="001F775F"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  <w:t>The study’s primary focus was proteomic profiling of inflammation resolution, not clinical inflammation outcomes like gingival index or bleeding.</w:t>
            </w:r>
          </w:p>
        </w:tc>
      </w:tr>
      <w:tr w:rsidR="00C7574D" w:rsidRPr="001F775F" w14:paraId="0D58705F" w14:textId="77777777" w:rsidTr="00CC413F">
        <w:trPr>
          <w:trHeight w:val="612"/>
        </w:trPr>
        <w:tc>
          <w:tcPr>
            <w:tcW w:w="742" w:type="dxa"/>
            <w:noWrap/>
            <w:vAlign w:val="center"/>
            <w:hideMark/>
          </w:tcPr>
          <w:p w14:paraId="24265C11" w14:textId="77777777" w:rsidR="00C7574D" w:rsidRPr="001F775F" w:rsidRDefault="00C7574D" w:rsidP="00D46EEF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</w:pPr>
            <w:r w:rsidRPr="001F775F"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  <w:t>15</w:t>
            </w:r>
          </w:p>
        </w:tc>
        <w:tc>
          <w:tcPr>
            <w:tcW w:w="4433" w:type="dxa"/>
            <w:vAlign w:val="center"/>
            <w:hideMark/>
          </w:tcPr>
          <w:p w14:paraId="6EA6D04A" w14:textId="77777777" w:rsidR="00C7574D" w:rsidRPr="001F775F" w:rsidRDefault="00C7574D" w:rsidP="00D46EEF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</w:pPr>
            <w:r w:rsidRPr="001F775F"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  <w:t>Relationship between levels of aspartate aminotransferase in gingival crevicular fluid and gingival inflammation</w:t>
            </w:r>
          </w:p>
        </w:tc>
        <w:tc>
          <w:tcPr>
            <w:tcW w:w="1439" w:type="dxa"/>
            <w:vAlign w:val="center"/>
            <w:hideMark/>
          </w:tcPr>
          <w:p w14:paraId="1091981A" w14:textId="77777777" w:rsidR="00C7574D" w:rsidRPr="001F775F" w:rsidRDefault="00C7574D" w:rsidP="00D46EEF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</w:pPr>
            <w:r w:rsidRPr="001F775F"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  <w:t>1990</w:t>
            </w:r>
          </w:p>
        </w:tc>
        <w:tc>
          <w:tcPr>
            <w:tcW w:w="2692" w:type="dxa"/>
            <w:vAlign w:val="center"/>
            <w:hideMark/>
          </w:tcPr>
          <w:p w14:paraId="3C84E29B" w14:textId="77777777" w:rsidR="00C7574D" w:rsidRPr="001F775F" w:rsidRDefault="00C7574D" w:rsidP="00D46EEF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</w:pPr>
            <w:r w:rsidRPr="001F775F"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  <w:t>Outcome criterion not met</w:t>
            </w:r>
          </w:p>
        </w:tc>
        <w:tc>
          <w:tcPr>
            <w:tcW w:w="4642" w:type="dxa"/>
            <w:vAlign w:val="center"/>
            <w:hideMark/>
          </w:tcPr>
          <w:p w14:paraId="50F620E2" w14:textId="77777777" w:rsidR="00C7574D" w:rsidRPr="001F775F" w:rsidRDefault="00C7574D" w:rsidP="00D46EEF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</w:pPr>
            <w:r w:rsidRPr="001F775F"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  <w:t>The study focused primarily on AST enzyme levels as biomarkers for inflammation, rather than clinical inflammation progression as a primary outcome.</w:t>
            </w:r>
          </w:p>
        </w:tc>
      </w:tr>
      <w:tr w:rsidR="00C7574D" w:rsidRPr="001F775F" w14:paraId="39892122" w14:textId="77777777" w:rsidTr="00CC413F">
        <w:trPr>
          <w:trHeight w:val="612"/>
        </w:trPr>
        <w:tc>
          <w:tcPr>
            <w:tcW w:w="742" w:type="dxa"/>
            <w:noWrap/>
            <w:vAlign w:val="center"/>
            <w:hideMark/>
          </w:tcPr>
          <w:p w14:paraId="14DBA011" w14:textId="77777777" w:rsidR="00C7574D" w:rsidRPr="001F775F" w:rsidRDefault="00C7574D" w:rsidP="00D46EEF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</w:pPr>
            <w:r w:rsidRPr="001F775F"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  <w:lastRenderedPageBreak/>
              <w:t>16</w:t>
            </w:r>
          </w:p>
        </w:tc>
        <w:tc>
          <w:tcPr>
            <w:tcW w:w="4433" w:type="dxa"/>
            <w:vAlign w:val="center"/>
            <w:hideMark/>
          </w:tcPr>
          <w:p w14:paraId="48985E74" w14:textId="77777777" w:rsidR="00C7574D" w:rsidRPr="001F775F" w:rsidRDefault="00C7574D" w:rsidP="00D46EEF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</w:pPr>
            <w:r w:rsidRPr="001F775F"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  <w:t>Relationship of surface epithelium concentrations of IL-1 alpha and IL-1 beta to clinical inflammation during experimental gingivitis</w:t>
            </w:r>
          </w:p>
        </w:tc>
        <w:tc>
          <w:tcPr>
            <w:tcW w:w="1439" w:type="dxa"/>
            <w:vAlign w:val="center"/>
            <w:hideMark/>
          </w:tcPr>
          <w:p w14:paraId="186C5D69" w14:textId="77777777" w:rsidR="00C7574D" w:rsidRPr="001F775F" w:rsidRDefault="00C7574D" w:rsidP="00D46EEF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</w:pPr>
            <w:r w:rsidRPr="001F775F"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  <w:t>2000</w:t>
            </w:r>
          </w:p>
        </w:tc>
        <w:tc>
          <w:tcPr>
            <w:tcW w:w="2692" w:type="dxa"/>
            <w:vAlign w:val="center"/>
            <w:hideMark/>
          </w:tcPr>
          <w:p w14:paraId="104853BF" w14:textId="77777777" w:rsidR="00C7574D" w:rsidRPr="001F775F" w:rsidRDefault="00C7574D" w:rsidP="00D46EEF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</w:pPr>
            <w:r w:rsidRPr="001F775F"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  <w:t>Outcome criterion not met</w:t>
            </w:r>
          </w:p>
        </w:tc>
        <w:tc>
          <w:tcPr>
            <w:tcW w:w="4642" w:type="dxa"/>
            <w:vAlign w:val="center"/>
            <w:hideMark/>
          </w:tcPr>
          <w:p w14:paraId="41C18E9E" w14:textId="77777777" w:rsidR="00C7574D" w:rsidRPr="001F775F" w:rsidRDefault="00C7574D" w:rsidP="00D46EEF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</w:pPr>
            <w:r w:rsidRPr="001F775F"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  <w:t>Although clinical indices were used, the primary objective was to measure cytokine levels (IL-1α, IL-1β), not clinical inflammation as a primary endpoint.</w:t>
            </w:r>
          </w:p>
        </w:tc>
      </w:tr>
      <w:tr w:rsidR="00C7574D" w:rsidRPr="001F775F" w14:paraId="7EE07B3B" w14:textId="77777777" w:rsidTr="00CC413F">
        <w:trPr>
          <w:trHeight w:val="408"/>
        </w:trPr>
        <w:tc>
          <w:tcPr>
            <w:tcW w:w="742" w:type="dxa"/>
            <w:noWrap/>
            <w:vAlign w:val="center"/>
            <w:hideMark/>
          </w:tcPr>
          <w:p w14:paraId="5CC8F81B" w14:textId="77777777" w:rsidR="00C7574D" w:rsidRPr="001F775F" w:rsidRDefault="00C7574D" w:rsidP="00D46EEF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</w:pPr>
            <w:r w:rsidRPr="001F775F"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  <w:t>17</w:t>
            </w:r>
          </w:p>
        </w:tc>
        <w:tc>
          <w:tcPr>
            <w:tcW w:w="4433" w:type="dxa"/>
            <w:vAlign w:val="center"/>
            <w:hideMark/>
          </w:tcPr>
          <w:p w14:paraId="24E30D16" w14:textId="77777777" w:rsidR="00C7574D" w:rsidRPr="001F775F" w:rsidRDefault="00C7574D" w:rsidP="00D46EEF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</w:pPr>
            <w:r w:rsidRPr="001F775F"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  <w:t>Relationships of serum opsonins and complement in human experimental gingivitis</w:t>
            </w:r>
          </w:p>
        </w:tc>
        <w:tc>
          <w:tcPr>
            <w:tcW w:w="1439" w:type="dxa"/>
            <w:vAlign w:val="center"/>
            <w:hideMark/>
          </w:tcPr>
          <w:p w14:paraId="3579C056" w14:textId="77777777" w:rsidR="00C7574D" w:rsidRPr="001F775F" w:rsidRDefault="00C7574D" w:rsidP="00D46EEF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</w:pPr>
            <w:r w:rsidRPr="001F775F"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  <w:t>1987</w:t>
            </w:r>
          </w:p>
        </w:tc>
        <w:tc>
          <w:tcPr>
            <w:tcW w:w="2692" w:type="dxa"/>
            <w:vAlign w:val="center"/>
            <w:hideMark/>
          </w:tcPr>
          <w:p w14:paraId="1AD477B0" w14:textId="77777777" w:rsidR="00C7574D" w:rsidRPr="001F775F" w:rsidRDefault="00C7574D" w:rsidP="00D46EEF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</w:pPr>
            <w:r w:rsidRPr="001F775F"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  <w:t>Outcome criterion not met</w:t>
            </w:r>
          </w:p>
        </w:tc>
        <w:tc>
          <w:tcPr>
            <w:tcW w:w="4642" w:type="dxa"/>
            <w:vAlign w:val="center"/>
            <w:hideMark/>
          </w:tcPr>
          <w:p w14:paraId="6400699C" w14:textId="77777777" w:rsidR="00C7574D" w:rsidRPr="001F775F" w:rsidRDefault="00C7574D" w:rsidP="00D46EEF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</w:pPr>
            <w:r w:rsidRPr="001F775F"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  <w:t>Primary outcomes focused on immunological markers (IgG, IgA, complement), not clinical inflammation metrics.</w:t>
            </w:r>
          </w:p>
        </w:tc>
      </w:tr>
      <w:tr w:rsidR="00C7574D" w:rsidRPr="001F775F" w14:paraId="44638530" w14:textId="77777777" w:rsidTr="00CC413F">
        <w:trPr>
          <w:trHeight w:val="612"/>
        </w:trPr>
        <w:tc>
          <w:tcPr>
            <w:tcW w:w="742" w:type="dxa"/>
            <w:noWrap/>
            <w:vAlign w:val="center"/>
            <w:hideMark/>
          </w:tcPr>
          <w:p w14:paraId="04E4866A" w14:textId="77777777" w:rsidR="00C7574D" w:rsidRPr="001F775F" w:rsidRDefault="00C7574D" w:rsidP="00D46EEF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</w:pPr>
            <w:r w:rsidRPr="001F775F"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  <w:t>18</w:t>
            </w:r>
          </w:p>
        </w:tc>
        <w:tc>
          <w:tcPr>
            <w:tcW w:w="4433" w:type="dxa"/>
            <w:vAlign w:val="center"/>
            <w:hideMark/>
          </w:tcPr>
          <w:p w14:paraId="4E054D46" w14:textId="77777777" w:rsidR="00C7574D" w:rsidRPr="001F775F" w:rsidRDefault="00C7574D" w:rsidP="00D46EEF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</w:pPr>
            <w:r w:rsidRPr="001F775F"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  <w:t>Response of chronic gingivitis to hygiene therapy and experimental gingivitis: Clinical, microbiological and metabonomic changes</w:t>
            </w:r>
          </w:p>
        </w:tc>
        <w:tc>
          <w:tcPr>
            <w:tcW w:w="1439" w:type="dxa"/>
            <w:vAlign w:val="center"/>
            <w:hideMark/>
          </w:tcPr>
          <w:p w14:paraId="3C725C2F" w14:textId="77777777" w:rsidR="00C7574D" w:rsidRPr="001F775F" w:rsidRDefault="00C7574D" w:rsidP="00D46EEF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</w:pPr>
            <w:r w:rsidRPr="001F775F"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  <w:t>2015</w:t>
            </w:r>
          </w:p>
        </w:tc>
        <w:tc>
          <w:tcPr>
            <w:tcW w:w="2692" w:type="dxa"/>
            <w:vAlign w:val="center"/>
            <w:hideMark/>
          </w:tcPr>
          <w:p w14:paraId="0A47442E" w14:textId="77777777" w:rsidR="00C7574D" w:rsidRPr="001F775F" w:rsidRDefault="00C7574D" w:rsidP="00D46EEF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</w:pPr>
            <w:r w:rsidRPr="001F775F"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  <w:t>Intervention criterion not met</w:t>
            </w:r>
          </w:p>
        </w:tc>
        <w:tc>
          <w:tcPr>
            <w:tcW w:w="4642" w:type="dxa"/>
            <w:vAlign w:val="center"/>
            <w:hideMark/>
          </w:tcPr>
          <w:p w14:paraId="6B0F48AA" w14:textId="77777777" w:rsidR="00C7574D" w:rsidRPr="001F775F" w:rsidRDefault="00C7574D" w:rsidP="00D46EEF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</w:pPr>
            <w:r w:rsidRPr="001F775F"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  <w:t>The study involved hygiene therapy prior to experimental gingivitis induction, which violates the exclusion criteria for co-treatments during induction.</w:t>
            </w:r>
          </w:p>
        </w:tc>
      </w:tr>
      <w:tr w:rsidR="00C7574D" w:rsidRPr="001F775F" w14:paraId="2339C0DE" w14:textId="77777777" w:rsidTr="00CC413F">
        <w:trPr>
          <w:trHeight w:val="612"/>
        </w:trPr>
        <w:tc>
          <w:tcPr>
            <w:tcW w:w="742" w:type="dxa"/>
            <w:noWrap/>
            <w:vAlign w:val="center"/>
            <w:hideMark/>
          </w:tcPr>
          <w:p w14:paraId="38F95DC7" w14:textId="77777777" w:rsidR="00C7574D" w:rsidRPr="001F775F" w:rsidRDefault="00C7574D" w:rsidP="00D46EEF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</w:pPr>
            <w:r w:rsidRPr="001F775F"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  <w:t>19</w:t>
            </w:r>
          </w:p>
        </w:tc>
        <w:tc>
          <w:tcPr>
            <w:tcW w:w="4433" w:type="dxa"/>
            <w:vAlign w:val="center"/>
            <w:hideMark/>
          </w:tcPr>
          <w:p w14:paraId="518F5EE1" w14:textId="77777777" w:rsidR="00C7574D" w:rsidRPr="001F775F" w:rsidRDefault="00C7574D" w:rsidP="00D46EEF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</w:pPr>
            <w:r w:rsidRPr="001F775F"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  <w:t>Response to a plaque control regimen on different levels of gingival inflammation</w:t>
            </w:r>
          </w:p>
        </w:tc>
        <w:tc>
          <w:tcPr>
            <w:tcW w:w="1439" w:type="dxa"/>
            <w:vAlign w:val="center"/>
            <w:hideMark/>
          </w:tcPr>
          <w:p w14:paraId="0437B170" w14:textId="77777777" w:rsidR="00C7574D" w:rsidRPr="001F775F" w:rsidRDefault="00C7574D" w:rsidP="00D46EEF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</w:pPr>
            <w:r w:rsidRPr="001F775F"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  <w:t>2003</w:t>
            </w:r>
          </w:p>
        </w:tc>
        <w:tc>
          <w:tcPr>
            <w:tcW w:w="2692" w:type="dxa"/>
            <w:vAlign w:val="center"/>
            <w:hideMark/>
          </w:tcPr>
          <w:p w14:paraId="679EC50A" w14:textId="77777777" w:rsidR="00C7574D" w:rsidRPr="001F775F" w:rsidRDefault="00C7574D" w:rsidP="00D46EEF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</w:pPr>
            <w:r w:rsidRPr="001F775F"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  <w:t>Intervention criterion not met</w:t>
            </w:r>
          </w:p>
        </w:tc>
        <w:tc>
          <w:tcPr>
            <w:tcW w:w="4642" w:type="dxa"/>
            <w:vAlign w:val="center"/>
            <w:hideMark/>
          </w:tcPr>
          <w:p w14:paraId="50FA090B" w14:textId="77777777" w:rsidR="00C7574D" w:rsidRPr="001F775F" w:rsidRDefault="00C7574D" w:rsidP="00D46EEF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</w:pPr>
            <w:r w:rsidRPr="001F775F"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  <w:t>The study evaluated the effectiveness of a treatment regimen post-EG induction, rather than the EG induction methods themselves</w:t>
            </w:r>
          </w:p>
        </w:tc>
      </w:tr>
      <w:tr w:rsidR="00C7574D" w:rsidRPr="001F775F" w14:paraId="5C4758F5" w14:textId="77777777" w:rsidTr="00CC413F">
        <w:trPr>
          <w:trHeight w:val="612"/>
        </w:trPr>
        <w:tc>
          <w:tcPr>
            <w:tcW w:w="742" w:type="dxa"/>
            <w:noWrap/>
            <w:vAlign w:val="center"/>
            <w:hideMark/>
          </w:tcPr>
          <w:p w14:paraId="79A8BE44" w14:textId="77777777" w:rsidR="00C7574D" w:rsidRPr="001F775F" w:rsidRDefault="00C7574D" w:rsidP="00D46EEF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</w:pPr>
            <w:r w:rsidRPr="001F775F"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  <w:t>20</w:t>
            </w:r>
          </w:p>
        </w:tc>
        <w:tc>
          <w:tcPr>
            <w:tcW w:w="4433" w:type="dxa"/>
            <w:vAlign w:val="center"/>
            <w:hideMark/>
          </w:tcPr>
          <w:p w14:paraId="59982AB1" w14:textId="77777777" w:rsidR="00C7574D" w:rsidRPr="001F775F" w:rsidRDefault="00C7574D" w:rsidP="00D46EEF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</w:pPr>
            <w:r w:rsidRPr="001F775F"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  <w:t>Salivary cytokine levels in early gingival inflammation</w:t>
            </w:r>
          </w:p>
        </w:tc>
        <w:tc>
          <w:tcPr>
            <w:tcW w:w="1439" w:type="dxa"/>
            <w:vAlign w:val="center"/>
            <w:hideMark/>
          </w:tcPr>
          <w:p w14:paraId="3DAAA909" w14:textId="77777777" w:rsidR="00C7574D" w:rsidRPr="001F775F" w:rsidRDefault="00C7574D" w:rsidP="00D46EEF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</w:pPr>
            <w:r w:rsidRPr="001F775F"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  <w:t>2017</w:t>
            </w:r>
          </w:p>
        </w:tc>
        <w:tc>
          <w:tcPr>
            <w:tcW w:w="2692" w:type="dxa"/>
            <w:vAlign w:val="center"/>
            <w:hideMark/>
          </w:tcPr>
          <w:p w14:paraId="572384DA" w14:textId="77777777" w:rsidR="00C7574D" w:rsidRPr="001F775F" w:rsidRDefault="00C7574D" w:rsidP="00D46EEF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</w:pPr>
            <w:r w:rsidRPr="001F775F"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  <w:t>Outcome criterion not met</w:t>
            </w:r>
          </w:p>
        </w:tc>
        <w:tc>
          <w:tcPr>
            <w:tcW w:w="4642" w:type="dxa"/>
            <w:vAlign w:val="center"/>
            <w:hideMark/>
          </w:tcPr>
          <w:p w14:paraId="08AC7D16" w14:textId="77777777" w:rsidR="00C7574D" w:rsidRPr="001F775F" w:rsidRDefault="00C7574D" w:rsidP="00D46EEF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</w:pPr>
            <w:r w:rsidRPr="001F775F"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  <w:t>The study primarily investigated salivary cytokine responses to gingivitis, not clinical inflammation outcomes, and found no significant correlation.</w:t>
            </w:r>
          </w:p>
        </w:tc>
      </w:tr>
      <w:tr w:rsidR="00C7574D" w:rsidRPr="001F775F" w14:paraId="143E5BFF" w14:textId="77777777" w:rsidTr="00CC413F">
        <w:trPr>
          <w:trHeight w:val="612"/>
        </w:trPr>
        <w:tc>
          <w:tcPr>
            <w:tcW w:w="742" w:type="dxa"/>
            <w:noWrap/>
            <w:vAlign w:val="center"/>
            <w:hideMark/>
          </w:tcPr>
          <w:p w14:paraId="382C9009" w14:textId="77777777" w:rsidR="00C7574D" w:rsidRPr="001F775F" w:rsidRDefault="00C7574D" w:rsidP="00D46EEF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</w:pPr>
            <w:r w:rsidRPr="001F775F"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  <w:t>21</w:t>
            </w:r>
          </w:p>
        </w:tc>
        <w:tc>
          <w:tcPr>
            <w:tcW w:w="4433" w:type="dxa"/>
            <w:vAlign w:val="center"/>
            <w:hideMark/>
          </w:tcPr>
          <w:p w14:paraId="209E8BBA" w14:textId="77777777" w:rsidR="00C7574D" w:rsidRPr="001F775F" w:rsidRDefault="00C7574D" w:rsidP="00D46EEF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</w:pPr>
            <w:r w:rsidRPr="001F775F"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  <w:t>Salivary Cytoprotective Proteins in Inflammation and Resolution during Experimental Gingivitis—A Pilot Study</w:t>
            </w:r>
          </w:p>
        </w:tc>
        <w:tc>
          <w:tcPr>
            <w:tcW w:w="1439" w:type="dxa"/>
            <w:vAlign w:val="center"/>
            <w:hideMark/>
          </w:tcPr>
          <w:p w14:paraId="7D632BF8" w14:textId="77777777" w:rsidR="00C7574D" w:rsidRPr="001F775F" w:rsidRDefault="00C7574D" w:rsidP="00D46EEF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</w:pPr>
            <w:r w:rsidRPr="001F775F"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  <w:t>2015</w:t>
            </w:r>
          </w:p>
        </w:tc>
        <w:tc>
          <w:tcPr>
            <w:tcW w:w="2692" w:type="dxa"/>
            <w:vAlign w:val="center"/>
            <w:hideMark/>
          </w:tcPr>
          <w:p w14:paraId="609ABB48" w14:textId="77777777" w:rsidR="00C7574D" w:rsidRPr="001F775F" w:rsidRDefault="00C7574D" w:rsidP="00D46EEF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</w:pPr>
            <w:r w:rsidRPr="001F775F"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  <w:t>Outcome criterion not met</w:t>
            </w:r>
          </w:p>
        </w:tc>
        <w:tc>
          <w:tcPr>
            <w:tcW w:w="4642" w:type="dxa"/>
            <w:vAlign w:val="center"/>
            <w:hideMark/>
          </w:tcPr>
          <w:p w14:paraId="2B0FB277" w14:textId="77777777" w:rsidR="00C7574D" w:rsidRPr="001F775F" w:rsidRDefault="00C7574D" w:rsidP="00D46EEF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</w:pPr>
            <w:r w:rsidRPr="001F775F"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  <w:t>The study primarily measured changes in cytoprotective salivary proteins; clinical inflammation was not the main outcome of interest.</w:t>
            </w:r>
          </w:p>
        </w:tc>
      </w:tr>
      <w:tr w:rsidR="00C7574D" w:rsidRPr="001F775F" w14:paraId="2CCBA107" w14:textId="77777777" w:rsidTr="00CC413F">
        <w:trPr>
          <w:trHeight w:val="612"/>
        </w:trPr>
        <w:tc>
          <w:tcPr>
            <w:tcW w:w="742" w:type="dxa"/>
            <w:noWrap/>
            <w:vAlign w:val="center"/>
            <w:hideMark/>
          </w:tcPr>
          <w:p w14:paraId="375BF42B" w14:textId="77777777" w:rsidR="00C7574D" w:rsidRPr="001F775F" w:rsidRDefault="00C7574D" w:rsidP="00D46EEF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</w:pPr>
            <w:r w:rsidRPr="001F775F"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  <w:t>22</w:t>
            </w:r>
          </w:p>
        </w:tc>
        <w:tc>
          <w:tcPr>
            <w:tcW w:w="4433" w:type="dxa"/>
            <w:vAlign w:val="center"/>
            <w:hideMark/>
          </w:tcPr>
          <w:p w14:paraId="5DB2E7BE" w14:textId="77777777" w:rsidR="00C7574D" w:rsidRPr="001F775F" w:rsidRDefault="00C7574D" w:rsidP="00D46EEF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</w:pPr>
            <w:r w:rsidRPr="001F775F"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  <w:t>Salivary levels of MPO, MMP-8 and TIMP-1 are associated with gingival inflammation response patterns during experimental gingivitis.</w:t>
            </w:r>
          </w:p>
        </w:tc>
        <w:tc>
          <w:tcPr>
            <w:tcW w:w="1439" w:type="dxa"/>
            <w:vAlign w:val="center"/>
            <w:hideMark/>
          </w:tcPr>
          <w:p w14:paraId="337140DC" w14:textId="77777777" w:rsidR="00C7574D" w:rsidRPr="001F775F" w:rsidRDefault="00C7574D" w:rsidP="00D46EEF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</w:pPr>
            <w:r w:rsidRPr="001F775F"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  <w:t>2019</w:t>
            </w:r>
          </w:p>
        </w:tc>
        <w:tc>
          <w:tcPr>
            <w:tcW w:w="2692" w:type="dxa"/>
            <w:vAlign w:val="center"/>
            <w:hideMark/>
          </w:tcPr>
          <w:p w14:paraId="1AD213C9" w14:textId="77777777" w:rsidR="00C7574D" w:rsidRPr="001F775F" w:rsidRDefault="00C7574D" w:rsidP="00D46EEF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</w:pPr>
            <w:r w:rsidRPr="001F775F"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  <w:t>Intervention criterion not met</w:t>
            </w:r>
          </w:p>
        </w:tc>
        <w:tc>
          <w:tcPr>
            <w:tcW w:w="4642" w:type="dxa"/>
            <w:vAlign w:val="center"/>
            <w:hideMark/>
          </w:tcPr>
          <w:p w14:paraId="084DD406" w14:textId="77777777" w:rsidR="00C7574D" w:rsidRPr="001F775F" w:rsidRDefault="00C7574D" w:rsidP="00D46EEF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</w:pPr>
            <w:r w:rsidRPr="001F775F"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  <w:t>The study included a 2-week hygiene phase prior to induction, violating the no pre-treatment criterion.</w:t>
            </w:r>
          </w:p>
        </w:tc>
      </w:tr>
      <w:tr w:rsidR="00C7574D" w:rsidRPr="001F775F" w14:paraId="66BBB49A" w14:textId="77777777" w:rsidTr="00CC413F">
        <w:trPr>
          <w:trHeight w:val="816"/>
        </w:trPr>
        <w:tc>
          <w:tcPr>
            <w:tcW w:w="742" w:type="dxa"/>
            <w:noWrap/>
            <w:vAlign w:val="center"/>
            <w:hideMark/>
          </w:tcPr>
          <w:p w14:paraId="1AED61E3" w14:textId="77777777" w:rsidR="00C7574D" w:rsidRPr="001F775F" w:rsidRDefault="00C7574D" w:rsidP="00D46EEF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</w:pPr>
            <w:r w:rsidRPr="001F775F"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  <w:t>23</w:t>
            </w:r>
          </w:p>
        </w:tc>
        <w:tc>
          <w:tcPr>
            <w:tcW w:w="4433" w:type="dxa"/>
            <w:vAlign w:val="center"/>
            <w:hideMark/>
          </w:tcPr>
          <w:p w14:paraId="1FD0FADD" w14:textId="77777777" w:rsidR="00C7574D" w:rsidRPr="001F775F" w:rsidRDefault="00C7574D" w:rsidP="00D46EEF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</w:pPr>
            <w:r w:rsidRPr="001F775F"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  <w:t>Salivary Total Protease Activity Based on a Broad-Spectrum Fluorescence Resonance Energy Transfer Approach to Monitor Induction and Resolution of Gingival Inflammation</w:t>
            </w:r>
          </w:p>
        </w:tc>
        <w:tc>
          <w:tcPr>
            <w:tcW w:w="1439" w:type="dxa"/>
            <w:vAlign w:val="center"/>
            <w:hideMark/>
          </w:tcPr>
          <w:p w14:paraId="2F34A902" w14:textId="77777777" w:rsidR="00C7574D" w:rsidRPr="001F775F" w:rsidRDefault="00C7574D" w:rsidP="00D46EEF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</w:pPr>
            <w:r w:rsidRPr="001F775F"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  <w:t>2019</w:t>
            </w:r>
          </w:p>
        </w:tc>
        <w:tc>
          <w:tcPr>
            <w:tcW w:w="2692" w:type="dxa"/>
            <w:vAlign w:val="center"/>
            <w:hideMark/>
          </w:tcPr>
          <w:p w14:paraId="12447876" w14:textId="77777777" w:rsidR="00C7574D" w:rsidRPr="001F775F" w:rsidRDefault="00C7574D" w:rsidP="00D46EEF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</w:pPr>
            <w:r w:rsidRPr="001F775F"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  <w:t>Outcome criterion not met</w:t>
            </w:r>
          </w:p>
        </w:tc>
        <w:tc>
          <w:tcPr>
            <w:tcW w:w="4642" w:type="dxa"/>
            <w:vAlign w:val="center"/>
            <w:hideMark/>
          </w:tcPr>
          <w:p w14:paraId="67CE0C53" w14:textId="77777777" w:rsidR="00C7574D" w:rsidRPr="001F775F" w:rsidRDefault="00C7574D" w:rsidP="00D46EEF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</w:pPr>
            <w:r w:rsidRPr="001F775F"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  <w:t>The primary aim was to monitor protease activity using a biochemical assay; clinical inflammation was not the primary endpoint.</w:t>
            </w:r>
          </w:p>
        </w:tc>
      </w:tr>
      <w:tr w:rsidR="00C7574D" w:rsidRPr="001F775F" w14:paraId="10C8FC2C" w14:textId="77777777" w:rsidTr="00CC413F">
        <w:trPr>
          <w:trHeight w:val="816"/>
        </w:trPr>
        <w:tc>
          <w:tcPr>
            <w:tcW w:w="742" w:type="dxa"/>
            <w:noWrap/>
            <w:vAlign w:val="center"/>
            <w:hideMark/>
          </w:tcPr>
          <w:p w14:paraId="4A0C59BA" w14:textId="77777777" w:rsidR="00C7574D" w:rsidRPr="001F775F" w:rsidRDefault="00C7574D" w:rsidP="00D46EEF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</w:pPr>
            <w:r w:rsidRPr="001F775F"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  <w:lastRenderedPageBreak/>
              <w:t>24</w:t>
            </w:r>
          </w:p>
        </w:tc>
        <w:tc>
          <w:tcPr>
            <w:tcW w:w="4433" w:type="dxa"/>
            <w:vAlign w:val="center"/>
            <w:hideMark/>
          </w:tcPr>
          <w:p w14:paraId="56DB0FFB" w14:textId="77777777" w:rsidR="00C7574D" w:rsidRPr="001F775F" w:rsidRDefault="00C7574D" w:rsidP="00D46EEF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</w:pPr>
            <w:r w:rsidRPr="001F775F"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  <w:t>Studies of host responses during experimental gingivitis in humans. I. Polymorphonuclear leukocyte responses to autologous plaque collected during the development of gingival inflammation.</w:t>
            </w:r>
          </w:p>
        </w:tc>
        <w:tc>
          <w:tcPr>
            <w:tcW w:w="1439" w:type="dxa"/>
            <w:vAlign w:val="center"/>
            <w:hideMark/>
          </w:tcPr>
          <w:p w14:paraId="2D01011A" w14:textId="77777777" w:rsidR="00C7574D" w:rsidRPr="001F775F" w:rsidRDefault="00C7574D" w:rsidP="00D46EEF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</w:pPr>
            <w:r w:rsidRPr="001F775F"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  <w:t>1979</w:t>
            </w:r>
          </w:p>
        </w:tc>
        <w:tc>
          <w:tcPr>
            <w:tcW w:w="2692" w:type="dxa"/>
            <w:vAlign w:val="center"/>
            <w:hideMark/>
          </w:tcPr>
          <w:p w14:paraId="1A941206" w14:textId="77777777" w:rsidR="00C7574D" w:rsidRPr="001F775F" w:rsidRDefault="00C7574D" w:rsidP="00D46EEF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</w:pPr>
            <w:r w:rsidRPr="001F775F"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  <w:t>Outcome criterion not met</w:t>
            </w:r>
          </w:p>
        </w:tc>
        <w:tc>
          <w:tcPr>
            <w:tcW w:w="4642" w:type="dxa"/>
            <w:vAlign w:val="center"/>
            <w:hideMark/>
          </w:tcPr>
          <w:p w14:paraId="3D841FE9" w14:textId="77777777" w:rsidR="00C7574D" w:rsidRPr="001F775F" w:rsidRDefault="00C7574D" w:rsidP="00D46EEF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</w:pPr>
            <w:r w:rsidRPr="001F775F"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  <w:t>The main focus was in vitro immune cell activation (PMN lysosome release) rather than clinical inflammation.</w:t>
            </w:r>
          </w:p>
        </w:tc>
      </w:tr>
      <w:tr w:rsidR="00C7574D" w:rsidRPr="001F775F" w14:paraId="3FB82C08" w14:textId="77777777" w:rsidTr="00CC413F">
        <w:trPr>
          <w:trHeight w:val="612"/>
        </w:trPr>
        <w:tc>
          <w:tcPr>
            <w:tcW w:w="742" w:type="dxa"/>
            <w:noWrap/>
            <w:vAlign w:val="center"/>
            <w:hideMark/>
          </w:tcPr>
          <w:p w14:paraId="097EE540" w14:textId="77777777" w:rsidR="00C7574D" w:rsidRPr="001F775F" w:rsidRDefault="00C7574D" w:rsidP="00D46EEF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</w:pPr>
            <w:r w:rsidRPr="001F775F"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  <w:t>25</w:t>
            </w:r>
          </w:p>
        </w:tc>
        <w:tc>
          <w:tcPr>
            <w:tcW w:w="4433" w:type="dxa"/>
            <w:vAlign w:val="center"/>
            <w:hideMark/>
          </w:tcPr>
          <w:p w14:paraId="642D83BE" w14:textId="77777777" w:rsidR="00C7574D" w:rsidRPr="001F775F" w:rsidRDefault="00C7574D" w:rsidP="00D46EEF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</w:pPr>
            <w:r w:rsidRPr="001F775F"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  <w:t>Sulphur By-Product: The Relationship between Volatile Sulphur Compounds and Dental Plaque-Induced Gingivitis</w:t>
            </w:r>
          </w:p>
        </w:tc>
        <w:tc>
          <w:tcPr>
            <w:tcW w:w="1439" w:type="dxa"/>
            <w:vAlign w:val="center"/>
            <w:hideMark/>
          </w:tcPr>
          <w:p w14:paraId="4123F268" w14:textId="77777777" w:rsidR="00C7574D" w:rsidRPr="001F775F" w:rsidRDefault="00C7574D" w:rsidP="00D46EEF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</w:pPr>
            <w:r w:rsidRPr="001F775F"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  <w:t>2004</w:t>
            </w:r>
          </w:p>
        </w:tc>
        <w:tc>
          <w:tcPr>
            <w:tcW w:w="2692" w:type="dxa"/>
            <w:vAlign w:val="center"/>
            <w:hideMark/>
          </w:tcPr>
          <w:p w14:paraId="1B174637" w14:textId="77777777" w:rsidR="00C7574D" w:rsidRPr="001F775F" w:rsidRDefault="00C7574D" w:rsidP="00D46EEF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</w:pPr>
            <w:r w:rsidRPr="001F775F"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  <w:t>Outcome criterion not met</w:t>
            </w:r>
          </w:p>
        </w:tc>
        <w:tc>
          <w:tcPr>
            <w:tcW w:w="4642" w:type="dxa"/>
            <w:vAlign w:val="center"/>
            <w:hideMark/>
          </w:tcPr>
          <w:p w14:paraId="66ED7BED" w14:textId="77777777" w:rsidR="00C7574D" w:rsidRPr="001F775F" w:rsidRDefault="00C7574D" w:rsidP="00D46EEF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</w:pPr>
            <w:r w:rsidRPr="001F775F"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  <w:t>The study primarily investigated VSC levels in relation to inflammation; clinical inflammation was not the main focus.</w:t>
            </w:r>
          </w:p>
        </w:tc>
      </w:tr>
      <w:tr w:rsidR="00C7574D" w:rsidRPr="001F775F" w14:paraId="6EA2CBC8" w14:textId="77777777" w:rsidTr="00CC413F">
        <w:trPr>
          <w:trHeight w:val="612"/>
        </w:trPr>
        <w:tc>
          <w:tcPr>
            <w:tcW w:w="742" w:type="dxa"/>
            <w:noWrap/>
            <w:vAlign w:val="center"/>
            <w:hideMark/>
          </w:tcPr>
          <w:p w14:paraId="177E0F31" w14:textId="77777777" w:rsidR="00C7574D" w:rsidRPr="001F775F" w:rsidRDefault="00C7574D" w:rsidP="00D46EEF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</w:pPr>
            <w:r w:rsidRPr="001F775F"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  <w:t>26</w:t>
            </w:r>
          </w:p>
        </w:tc>
        <w:tc>
          <w:tcPr>
            <w:tcW w:w="4433" w:type="dxa"/>
            <w:vAlign w:val="center"/>
            <w:hideMark/>
          </w:tcPr>
          <w:p w14:paraId="5A198DEF" w14:textId="77777777" w:rsidR="00C7574D" w:rsidRPr="001F775F" w:rsidRDefault="00C7574D" w:rsidP="00D46EEF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</w:pPr>
            <w:r w:rsidRPr="001F775F"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  <w:t>Supragingival microbiota, cytokines, and proteins in individuals with different trajectories in experimental gingivitis</w:t>
            </w:r>
          </w:p>
        </w:tc>
        <w:tc>
          <w:tcPr>
            <w:tcW w:w="1439" w:type="dxa"/>
            <w:vAlign w:val="center"/>
            <w:hideMark/>
          </w:tcPr>
          <w:p w14:paraId="21670070" w14:textId="77777777" w:rsidR="00C7574D" w:rsidRPr="001F775F" w:rsidRDefault="00C7574D" w:rsidP="00D46EEF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</w:pPr>
            <w:r w:rsidRPr="001F775F"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  <w:t>2024</w:t>
            </w:r>
          </w:p>
        </w:tc>
        <w:tc>
          <w:tcPr>
            <w:tcW w:w="2692" w:type="dxa"/>
            <w:vAlign w:val="center"/>
            <w:hideMark/>
          </w:tcPr>
          <w:p w14:paraId="078890C6" w14:textId="77777777" w:rsidR="00C7574D" w:rsidRPr="001F775F" w:rsidRDefault="00C7574D" w:rsidP="00D46EEF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</w:pPr>
            <w:r w:rsidRPr="001F775F"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  <w:t>Outcome criterion not met</w:t>
            </w:r>
          </w:p>
        </w:tc>
        <w:tc>
          <w:tcPr>
            <w:tcW w:w="4642" w:type="dxa"/>
            <w:vAlign w:val="center"/>
            <w:hideMark/>
          </w:tcPr>
          <w:p w14:paraId="1D26A55E" w14:textId="77777777" w:rsidR="00C7574D" w:rsidRPr="001F775F" w:rsidRDefault="00C7574D" w:rsidP="00D46EEF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</w:pPr>
            <w:r w:rsidRPr="001F775F"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  <w:t>While clinical measures were collected, the primary focus was on microbial and salivary biomarker profiling, not clinical inflammation itself.</w:t>
            </w:r>
          </w:p>
        </w:tc>
      </w:tr>
      <w:tr w:rsidR="00C7574D" w:rsidRPr="001F775F" w14:paraId="49F64CE3" w14:textId="77777777" w:rsidTr="00CC413F">
        <w:trPr>
          <w:trHeight w:val="612"/>
        </w:trPr>
        <w:tc>
          <w:tcPr>
            <w:tcW w:w="742" w:type="dxa"/>
            <w:noWrap/>
            <w:vAlign w:val="center"/>
            <w:hideMark/>
          </w:tcPr>
          <w:p w14:paraId="7670A02E" w14:textId="77777777" w:rsidR="00C7574D" w:rsidRPr="001F775F" w:rsidRDefault="00C7574D" w:rsidP="00D46EEF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</w:pPr>
            <w:r w:rsidRPr="001F775F"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  <w:t>27</w:t>
            </w:r>
          </w:p>
        </w:tc>
        <w:tc>
          <w:tcPr>
            <w:tcW w:w="4433" w:type="dxa"/>
            <w:vAlign w:val="center"/>
            <w:hideMark/>
          </w:tcPr>
          <w:p w14:paraId="59BDED89" w14:textId="77777777" w:rsidR="00C7574D" w:rsidRPr="001F775F" w:rsidRDefault="00C7574D" w:rsidP="00D46EEF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</w:pPr>
            <w:r w:rsidRPr="001F775F"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  <w:t>The effect of removable partial denture framework design on gingival inflammation: a clinical model</w:t>
            </w:r>
          </w:p>
        </w:tc>
        <w:tc>
          <w:tcPr>
            <w:tcW w:w="1439" w:type="dxa"/>
            <w:vAlign w:val="center"/>
            <w:hideMark/>
          </w:tcPr>
          <w:p w14:paraId="664E7F1A" w14:textId="77777777" w:rsidR="00C7574D" w:rsidRPr="001F775F" w:rsidRDefault="00C7574D" w:rsidP="00D46EEF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</w:pPr>
            <w:r w:rsidRPr="001F775F"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  <w:t>1992</w:t>
            </w:r>
          </w:p>
        </w:tc>
        <w:tc>
          <w:tcPr>
            <w:tcW w:w="2692" w:type="dxa"/>
            <w:vAlign w:val="center"/>
            <w:hideMark/>
          </w:tcPr>
          <w:p w14:paraId="6C6EFC95" w14:textId="77777777" w:rsidR="00C7574D" w:rsidRPr="001F775F" w:rsidRDefault="00C7574D" w:rsidP="00D46EEF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</w:pPr>
            <w:r w:rsidRPr="001F775F"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  <w:t>Intervention criterion not met</w:t>
            </w:r>
          </w:p>
        </w:tc>
        <w:tc>
          <w:tcPr>
            <w:tcW w:w="4642" w:type="dxa"/>
            <w:vAlign w:val="center"/>
            <w:hideMark/>
          </w:tcPr>
          <w:p w14:paraId="78DCCECB" w14:textId="77777777" w:rsidR="00C7574D" w:rsidRPr="001F775F" w:rsidRDefault="00C7574D" w:rsidP="00D46EEF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</w:pPr>
            <w:r w:rsidRPr="001F775F"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  <w:t>Gingival inflammation was induced by denture wear, not hygiene cessation, violating the experimental gingivitis induction criteria.</w:t>
            </w:r>
          </w:p>
        </w:tc>
      </w:tr>
      <w:tr w:rsidR="00C7574D" w:rsidRPr="001F775F" w14:paraId="5BEFC26F" w14:textId="77777777" w:rsidTr="00CC413F">
        <w:trPr>
          <w:trHeight w:val="408"/>
        </w:trPr>
        <w:tc>
          <w:tcPr>
            <w:tcW w:w="742" w:type="dxa"/>
            <w:noWrap/>
            <w:vAlign w:val="center"/>
            <w:hideMark/>
          </w:tcPr>
          <w:p w14:paraId="08F08625" w14:textId="77777777" w:rsidR="00C7574D" w:rsidRPr="001F775F" w:rsidRDefault="00C7574D" w:rsidP="00D46EEF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</w:pPr>
            <w:r w:rsidRPr="001F775F"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  <w:t>28</w:t>
            </w:r>
          </w:p>
        </w:tc>
        <w:tc>
          <w:tcPr>
            <w:tcW w:w="4433" w:type="dxa"/>
            <w:vAlign w:val="center"/>
            <w:hideMark/>
          </w:tcPr>
          <w:p w14:paraId="0E56FF94" w14:textId="77777777" w:rsidR="00C7574D" w:rsidRPr="001F775F" w:rsidRDefault="00C7574D" w:rsidP="00D46EEF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</w:pPr>
            <w:r w:rsidRPr="001F775F"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  <w:t>Time as a factor in the identification of subjects with different susceptibility to plaque-induced gingivitis</w:t>
            </w:r>
          </w:p>
        </w:tc>
        <w:tc>
          <w:tcPr>
            <w:tcW w:w="1439" w:type="dxa"/>
            <w:vAlign w:val="center"/>
            <w:hideMark/>
          </w:tcPr>
          <w:p w14:paraId="3A9784D7" w14:textId="77777777" w:rsidR="00C7574D" w:rsidRPr="001F775F" w:rsidRDefault="00C7574D" w:rsidP="00D46EEF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</w:pPr>
            <w:r w:rsidRPr="001F775F"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  <w:t>2006</w:t>
            </w:r>
          </w:p>
        </w:tc>
        <w:tc>
          <w:tcPr>
            <w:tcW w:w="2692" w:type="dxa"/>
            <w:vAlign w:val="center"/>
            <w:hideMark/>
          </w:tcPr>
          <w:p w14:paraId="61D00F29" w14:textId="77777777" w:rsidR="00C7574D" w:rsidRPr="001F775F" w:rsidRDefault="00C7574D" w:rsidP="00D46EEF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</w:pPr>
            <w:r w:rsidRPr="001F775F"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  <w:t>Outcome criterion not met</w:t>
            </w:r>
          </w:p>
        </w:tc>
        <w:tc>
          <w:tcPr>
            <w:tcW w:w="4642" w:type="dxa"/>
            <w:vAlign w:val="center"/>
            <w:hideMark/>
          </w:tcPr>
          <w:p w14:paraId="05E276AF" w14:textId="77777777" w:rsidR="00C7574D" w:rsidRPr="001F775F" w:rsidRDefault="00C7574D" w:rsidP="00D46EEF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</w:pPr>
            <w:r w:rsidRPr="001F775F"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  <w:t>The primary outcome was GCF adjusted for CPE; clinical inflammation was not the main endpoint as required.</w:t>
            </w:r>
          </w:p>
        </w:tc>
      </w:tr>
      <w:tr w:rsidR="00C7574D" w:rsidRPr="001F775F" w14:paraId="0AA71AC2" w14:textId="77777777" w:rsidTr="00CC413F">
        <w:trPr>
          <w:trHeight w:val="1224"/>
        </w:trPr>
        <w:tc>
          <w:tcPr>
            <w:tcW w:w="742" w:type="dxa"/>
            <w:noWrap/>
            <w:vAlign w:val="center"/>
            <w:hideMark/>
          </w:tcPr>
          <w:p w14:paraId="1802F245" w14:textId="77777777" w:rsidR="00C7574D" w:rsidRPr="001F775F" w:rsidRDefault="00C7574D" w:rsidP="00D46EEF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</w:pPr>
            <w:r w:rsidRPr="001F775F"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  <w:t>29</w:t>
            </w:r>
          </w:p>
        </w:tc>
        <w:tc>
          <w:tcPr>
            <w:tcW w:w="4433" w:type="dxa"/>
            <w:vAlign w:val="center"/>
            <w:hideMark/>
          </w:tcPr>
          <w:p w14:paraId="441501A8" w14:textId="77777777" w:rsidR="00C7574D" w:rsidRPr="001F775F" w:rsidRDefault="00C7574D" w:rsidP="00D46EEF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</w:pPr>
            <w:r w:rsidRPr="001F775F"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  <w:t>Treatment efficacy of photoactivated disinfection versus Salvadora persica gel in experimental gingivitis</w:t>
            </w:r>
          </w:p>
        </w:tc>
        <w:tc>
          <w:tcPr>
            <w:tcW w:w="1439" w:type="dxa"/>
            <w:vAlign w:val="center"/>
            <w:hideMark/>
          </w:tcPr>
          <w:p w14:paraId="74ED5388" w14:textId="77777777" w:rsidR="00C7574D" w:rsidRPr="001F775F" w:rsidRDefault="00C7574D" w:rsidP="00D46EEF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</w:pPr>
            <w:r w:rsidRPr="001F775F"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  <w:t>2020</w:t>
            </w:r>
          </w:p>
        </w:tc>
        <w:tc>
          <w:tcPr>
            <w:tcW w:w="2692" w:type="dxa"/>
            <w:vAlign w:val="center"/>
            <w:hideMark/>
          </w:tcPr>
          <w:p w14:paraId="4FAA8FE0" w14:textId="77777777" w:rsidR="00C7574D" w:rsidRPr="001F775F" w:rsidRDefault="00C7574D" w:rsidP="00D46EEF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</w:pPr>
            <w:r w:rsidRPr="001F775F"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  <w:t>Intervention involves co-treatment during induction phase</w:t>
            </w:r>
          </w:p>
        </w:tc>
        <w:tc>
          <w:tcPr>
            <w:tcW w:w="4642" w:type="dxa"/>
            <w:vAlign w:val="center"/>
            <w:hideMark/>
          </w:tcPr>
          <w:p w14:paraId="5D5E6DCC" w14:textId="77777777" w:rsidR="00C7574D" w:rsidRPr="001F775F" w:rsidRDefault="00C7574D" w:rsidP="00D46EEF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</w:pPr>
            <w:r w:rsidRPr="001F775F"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  <w:t>The study focuses on treatment efficacy using PAD and Salvadora persica gel following a 14-day EG induction phase. The experimental design evaluates therapeutic interventions, not methodological variations in induction. This violates the exclusion criterion under the Intervention domain: “Studies primarily investigating treatment efficacy.”</w:t>
            </w:r>
          </w:p>
        </w:tc>
      </w:tr>
      <w:tr w:rsidR="00C7574D" w:rsidRPr="001F775F" w14:paraId="08FD6100" w14:textId="77777777" w:rsidTr="00CC413F">
        <w:trPr>
          <w:trHeight w:val="1020"/>
        </w:trPr>
        <w:tc>
          <w:tcPr>
            <w:tcW w:w="742" w:type="dxa"/>
            <w:noWrap/>
            <w:vAlign w:val="center"/>
            <w:hideMark/>
          </w:tcPr>
          <w:p w14:paraId="47BA2A51" w14:textId="77777777" w:rsidR="00C7574D" w:rsidRPr="001F775F" w:rsidRDefault="00C7574D" w:rsidP="00D46EEF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</w:pPr>
            <w:r w:rsidRPr="001F775F"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  <w:t>30</w:t>
            </w:r>
          </w:p>
        </w:tc>
        <w:tc>
          <w:tcPr>
            <w:tcW w:w="4433" w:type="dxa"/>
            <w:vAlign w:val="center"/>
            <w:hideMark/>
          </w:tcPr>
          <w:p w14:paraId="4BF634D9" w14:textId="77777777" w:rsidR="00C7574D" w:rsidRPr="001F775F" w:rsidRDefault="00C7574D" w:rsidP="00D46EEF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</w:pPr>
            <w:r w:rsidRPr="001F775F"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  <w:t>T-shaped toothbrush for plaque removal and gingival health in children: a randomized controlled trial</w:t>
            </w:r>
          </w:p>
        </w:tc>
        <w:tc>
          <w:tcPr>
            <w:tcW w:w="1439" w:type="dxa"/>
            <w:vAlign w:val="center"/>
            <w:hideMark/>
          </w:tcPr>
          <w:p w14:paraId="3F56575A" w14:textId="77777777" w:rsidR="00C7574D" w:rsidRPr="001F775F" w:rsidRDefault="00C7574D" w:rsidP="00D46EEF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</w:pPr>
            <w:r w:rsidRPr="001F775F"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  <w:t>2022</w:t>
            </w:r>
          </w:p>
        </w:tc>
        <w:tc>
          <w:tcPr>
            <w:tcW w:w="2692" w:type="dxa"/>
            <w:vAlign w:val="center"/>
            <w:hideMark/>
          </w:tcPr>
          <w:p w14:paraId="6E61EE76" w14:textId="77777777" w:rsidR="00C7574D" w:rsidRPr="001F775F" w:rsidRDefault="00C7574D" w:rsidP="00D46EEF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</w:pPr>
            <w:r w:rsidRPr="001F775F"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  <w:t>Natural gingivitis and product efficacy trial</w:t>
            </w:r>
          </w:p>
        </w:tc>
        <w:tc>
          <w:tcPr>
            <w:tcW w:w="4642" w:type="dxa"/>
            <w:vAlign w:val="center"/>
            <w:hideMark/>
          </w:tcPr>
          <w:p w14:paraId="3E060BBF" w14:textId="77777777" w:rsidR="00C7574D" w:rsidRPr="001F775F" w:rsidRDefault="00C7574D" w:rsidP="00D46EEF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</w:pPr>
            <w:r w:rsidRPr="001F775F"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  <w:t>The study focused on naturally occurring gingivitis in children and tested a toothbrush design, rather than evaluating experimental gingivitis induction methods or their variations. This violates both Population and Intervention criteria.</w:t>
            </w:r>
          </w:p>
        </w:tc>
      </w:tr>
    </w:tbl>
    <w:p w14:paraId="332D82D6" w14:textId="77777777" w:rsidR="00C7574D" w:rsidRPr="0099164A" w:rsidRDefault="00C7574D">
      <w:pPr>
        <w:rPr>
          <w:rFonts w:asciiTheme="majorBidi" w:hAnsiTheme="majorBidi" w:cstheme="majorBidi"/>
          <w:sz w:val="16"/>
          <w:szCs w:val="16"/>
        </w:rPr>
      </w:pPr>
    </w:p>
    <w:p w14:paraId="140B7D57" w14:textId="77777777" w:rsidR="00FD1848" w:rsidRPr="0099164A" w:rsidRDefault="00FD1848">
      <w:pPr>
        <w:rPr>
          <w:rFonts w:asciiTheme="majorBidi" w:hAnsiTheme="majorBidi" w:cstheme="majorBidi"/>
          <w:sz w:val="16"/>
          <w:szCs w:val="16"/>
        </w:rPr>
      </w:pPr>
    </w:p>
    <w:p w14:paraId="10C0D141" w14:textId="4F4AD732" w:rsidR="00FD1848" w:rsidRPr="001F775F" w:rsidRDefault="00141713" w:rsidP="0062595A">
      <w:pPr>
        <w:jc w:val="both"/>
        <w:rPr>
          <w:rFonts w:asciiTheme="majorBidi" w:hAnsiTheme="majorBidi" w:cstheme="majorBidi"/>
        </w:rPr>
      </w:pPr>
      <w:r w:rsidRPr="00CD46D5">
        <w:rPr>
          <w:rFonts w:asciiTheme="majorBidi" w:hAnsiTheme="majorBidi" w:cstheme="majorBidi"/>
          <w:b/>
          <w:bCs/>
          <w:color w:val="000000"/>
          <w:lang w:val="en-US"/>
        </w:rPr>
        <w:t>Supplementary</w:t>
      </w:r>
      <w:r w:rsidRPr="00212E62">
        <w:rPr>
          <w:rFonts w:asciiTheme="majorBidi" w:hAnsiTheme="majorBidi" w:cstheme="majorBidi"/>
          <w:color w:val="000000"/>
          <w:lang w:val="en-US"/>
        </w:rPr>
        <w:t xml:space="preserve"> </w:t>
      </w:r>
      <w:r w:rsidR="00FD1848" w:rsidRPr="001F775F">
        <w:rPr>
          <w:rFonts w:asciiTheme="majorBidi" w:hAnsiTheme="majorBidi" w:cstheme="majorBidi"/>
          <w:b/>
          <w:bCs/>
        </w:rPr>
        <w:t xml:space="preserve">Table </w:t>
      </w:r>
      <w:r w:rsidR="0062595A" w:rsidRPr="001F775F">
        <w:rPr>
          <w:rFonts w:asciiTheme="majorBidi" w:hAnsiTheme="majorBidi" w:cstheme="majorBidi"/>
          <w:b/>
          <w:bCs/>
        </w:rPr>
        <w:t>2</w:t>
      </w:r>
      <w:r w:rsidR="00FD1848" w:rsidRPr="001F775F">
        <w:rPr>
          <w:rFonts w:asciiTheme="majorBidi" w:hAnsiTheme="majorBidi" w:cstheme="majorBidi"/>
          <w:b/>
          <w:bCs/>
        </w:rPr>
        <w:t>:</w:t>
      </w:r>
      <w:r w:rsidR="00FD1848" w:rsidRPr="001F775F">
        <w:rPr>
          <w:rFonts w:asciiTheme="majorBidi" w:hAnsiTheme="majorBidi" w:cstheme="majorBidi"/>
        </w:rPr>
        <w:t xml:space="preserve"> Risk of Bias (RoB) Assessment Summary for 3 </w:t>
      </w:r>
      <w:r w:rsidR="008A5F16" w:rsidRPr="001F775F">
        <w:rPr>
          <w:rFonts w:asciiTheme="majorBidi" w:hAnsiTheme="majorBidi" w:cstheme="majorBidi"/>
        </w:rPr>
        <w:t>R</w:t>
      </w:r>
      <w:r w:rsidR="00FD1848" w:rsidRPr="001F775F">
        <w:rPr>
          <w:rFonts w:asciiTheme="majorBidi" w:hAnsiTheme="majorBidi" w:cstheme="majorBidi"/>
        </w:rPr>
        <w:t>a</w:t>
      </w:r>
      <w:r w:rsidR="008A5F16" w:rsidRPr="001F775F">
        <w:rPr>
          <w:rFonts w:asciiTheme="majorBidi" w:hAnsiTheme="majorBidi" w:cstheme="majorBidi"/>
        </w:rPr>
        <w:t>n</w:t>
      </w:r>
      <w:r w:rsidR="00FD1848" w:rsidRPr="001F775F">
        <w:rPr>
          <w:rFonts w:asciiTheme="majorBidi" w:hAnsiTheme="majorBidi" w:cstheme="majorBidi"/>
        </w:rPr>
        <w:t>domized control trial among the Included Studies Across Key Methodological Domains.</w:t>
      </w:r>
    </w:p>
    <w:tbl>
      <w:tblPr>
        <w:tblW w:w="5000" w:type="pct"/>
        <w:tblLook w:val="04A0" w:firstRow="1" w:lastRow="0" w:firstColumn="1" w:lastColumn="0" w:noHBand="0" w:noVBand="1"/>
      </w:tblPr>
      <w:tblGrid>
        <w:gridCol w:w="2213"/>
        <w:gridCol w:w="2430"/>
        <w:gridCol w:w="2159"/>
        <w:gridCol w:w="1705"/>
        <w:gridCol w:w="2212"/>
        <w:gridCol w:w="1778"/>
        <w:gridCol w:w="1451"/>
      </w:tblGrid>
      <w:tr w:rsidR="00FD1848" w:rsidRPr="001F775F" w14:paraId="31261EA4" w14:textId="77777777" w:rsidTr="0062595A">
        <w:trPr>
          <w:trHeight w:val="1152"/>
        </w:trPr>
        <w:tc>
          <w:tcPr>
            <w:tcW w:w="12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5B73DB5" w14:textId="77777777" w:rsidR="00FD1848" w:rsidRPr="001F775F" w:rsidRDefault="00FD1848" w:rsidP="00FD1848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kern w:val="0"/>
                <w:lang w:eastAsia="en-IN"/>
                <w14:ligatures w14:val="none"/>
              </w:rPr>
            </w:pPr>
            <w:r w:rsidRPr="001F775F">
              <w:rPr>
                <w:rFonts w:asciiTheme="majorBidi" w:eastAsia="Times New Roman" w:hAnsiTheme="majorBidi" w:cstheme="majorBidi"/>
                <w:b/>
                <w:bCs/>
                <w:color w:val="000000"/>
                <w:kern w:val="0"/>
                <w:lang w:eastAsia="en-IN"/>
                <w14:ligatures w14:val="none"/>
              </w:rPr>
              <w:t>Study Title</w:t>
            </w:r>
          </w:p>
        </w:tc>
        <w:tc>
          <w:tcPr>
            <w:tcW w:w="141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1C70E10" w14:textId="77777777" w:rsidR="00FD1848" w:rsidRPr="001F775F" w:rsidRDefault="00FD1848" w:rsidP="00FD1848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kern w:val="0"/>
                <w:lang w:eastAsia="en-IN"/>
                <w14:ligatures w14:val="none"/>
              </w:rPr>
            </w:pPr>
            <w:r w:rsidRPr="001F775F">
              <w:rPr>
                <w:rFonts w:asciiTheme="majorBidi" w:eastAsia="Times New Roman" w:hAnsiTheme="majorBidi" w:cstheme="majorBidi"/>
                <w:b/>
                <w:bCs/>
                <w:color w:val="000000"/>
                <w:kern w:val="0"/>
                <w:lang w:eastAsia="en-IN"/>
                <w14:ligatures w14:val="none"/>
              </w:rPr>
              <w:t>Randomization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C735654" w14:textId="77777777" w:rsidR="00FD1848" w:rsidRPr="001F775F" w:rsidRDefault="00FD1848" w:rsidP="00FD1848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kern w:val="0"/>
                <w:lang w:eastAsia="en-IN"/>
                <w14:ligatures w14:val="none"/>
              </w:rPr>
            </w:pPr>
            <w:r w:rsidRPr="001F775F">
              <w:rPr>
                <w:rFonts w:asciiTheme="majorBidi" w:eastAsia="Times New Roman" w:hAnsiTheme="majorBidi" w:cstheme="majorBidi"/>
                <w:b/>
                <w:bCs/>
                <w:color w:val="000000"/>
                <w:kern w:val="0"/>
                <w:lang w:eastAsia="en-IN"/>
                <w14:ligatures w14:val="none"/>
              </w:rPr>
              <w:t>Deviations from Interventions</w:t>
            </w:r>
          </w:p>
        </w:tc>
        <w:tc>
          <w:tcPr>
            <w:tcW w:w="102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FC3982D" w14:textId="77777777" w:rsidR="00FD1848" w:rsidRPr="001F775F" w:rsidRDefault="00FD1848" w:rsidP="00FD1848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kern w:val="0"/>
                <w:lang w:eastAsia="en-IN"/>
                <w14:ligatures w14:val="none"/>
              </w:rPr>
            </w:pPr>
            <w:r w:rsidRPr="001F775F">
              <w:rPr>
                <w:rFonts w:asciiTheme="majorBidi" w:eastAsia="Times New Roman" w:hAnsiTheme="majorBidi" w:cstheme="majorBidi"/>
                <w:b/>
                <w:bCs/>
                <w:color w:val="000000"/>
                <w:kern w:val="0"/>
                <w:lang w:eastAsia="en-IN"/>
                <w14:ligatures w14:val="none"/>
              </w:rPr>
              <w:t>Missing Outcome Data</w:t>
            </w:r>
          </w:p>
        </w:tc>
        <w:tc>
          <w:tcPr>
            <w:tcW w:w="132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DB1D102" w14:textId="77777777" w:rsidR="00FD1848" w:rsidRPr="001F775F" w:rsidRDefault="00FD1848" w:rsidP="00FD1848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kern w:val="0"/>
                <w:lang w:eastAsia="en-IN"/>
                <w14:ligatures w14:val="none"/>
              </w:rPr>
            </w:pPr>
            <w:r w:rsidRPr="001F775F">
              <w:rPr>
                <w:rFonts w:asciiTheme="majorBidi" w:eastAsia="Times New Roman" w:hAnsiTheme="majorBidi" w:cstheme="majorBidi"/>
                <w:b/>
                <w:bCs/>
                <w:color w:val="000000"/>
                <w:kern w:val="0"/>
                <w:lang w:eastAsia="en-IN"/>
                <w14:ligatures w14:val="none"/>
              </w:rPr>
              <w:t>Measurement of Outcome</w:t>
            </w:r>
          </w:p>
        </w:tc>
        <w:tc>
          <w:tcPr>
            <w:tcW w:w="106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9AC31B0" w14:textId="77777777" w:rsidR="00FD1848" w:rsidRPr="001F775F" w:rsidRDefault="00FD1848" w:rsidP="00FD1848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kern w:val="0"/>
                <w:lang w:eastAsia="en-IN"/>
                <w14:ligatures w14:val="none"/>
              </w:rPr>
            </w:pPr>
            <w:r w:rsidRPr="001F775F">
              <w:rPr>
                <w:rFonts w:asciiTheme="majorBidi" w:eastAsia="Times New Roman" w:hAnsiTheme="majorBidi" w:cstheme="majorBidi"/>
                <w:b/>
                <w:bCs/>
                <w:color w:val="000000"/>
                <w:kern w:val="0"/>
                <w:lang w:eastAsia="en-IN"/>
                <w14:ligatures w14:val="none"/>
              </w:rPr>
              <w:t>Selection of Reported Result</w:t>
            </w:r>
          </w:p>
        </w:tc>
        <w:tc>
          <w:tcPr>
            <w:tcW w:w="83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DFAFF6F" w14:textId="77777777" w:rsidR="00FD1848" w:rsidRPr="001F775F" w:rsidRDefault="00FD1848" w:rsidP="00FD1848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kern w:val="0"/>
                <w:lang w:eastAsia="en-IN"/>
                <w14:ligatures w14:val="none"/>
              </w:rPr>
            </w:pPr>
            <w:r w:rsidRPr="001F775F">
              <w:rPr>
                <w:rFonts w:asciiTheme="majorBidi" w:eastAsia="Times New Roman" w:hAnsiTheme="majorBidi" w:cstheme="majorBidi"/>
                <w:b/>
                <w:bCs/>
                <w:color w:val="000000"/>
                <w:kern w:val="0"/>
                <w:lang w:eastAsia="en-IN"/>
                <w14:ligatures w14:val="none"/>
              </w:rPr>
              <w:t>Overall RoB</w:t>
            </w:r>
          </w:p>
        </w:tc>
      </w:tr>
      <w:tr w:rsidR="00FD1848" w:rsidRPr="001F775F" w14:paraId="425F8541" w14:textId="77777777" w:rsidTr="0062595A">
        <w:trPr>
          <w:trHeight w:val="1251"/>
        </w:trPr>
        <w:tc>
          <w:tcPr>
            <w:tcW w:w="12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E7240D6" w14:textId="11F719DE" w:rsidR="00FD1848" w:rsidRPr="001F775F" w:rsidRDefault="00FD1848" w:rsidP="00FD1848">
            <w:pPr>
              <w:spacing w:after="0" w:line="240" w:lineRule="auto"/>
              <w:rPr>
                <w:rFonts w:asciiTheme="majorBidi" w:eastAsia="Times New Roman" w:hAnsiTheme="majorBidi" w:cstheme="majorBidi"/>
                <w:b/>
                <w:bCs/>
                <w:color w:val="000000"/>
                <w:kern w:val="0"/>
                <w:lang w:eastAsia="en-IN"/>
                <w14:ligatures w14:val="none"/>
              </w:rPr>
            </w:pPr>
            <w:r w:rsidRPr="001F775F">
              <w:rPr>
                <w:rFonts w:asciiTheme="majorBidi" w:eastAsia="Times New Roman" w:hAnsiTheme="majorBidi" w:cstheme="majorBidi"/>
                <w:b/>
                <w:bCs/>
                <w:color w:val="000000"/>
                <w:kern w:val="0"/>
                <w:lang w:eastAsia="en-IN"/>
                <w14:ligatures w14:val="none"/>
              </w:rPr>
              <w:t>Digital Gingivitis Image Analysis (2016)</w:t>
            </w:r>
            <w:r w:rsidR="00103527">
              <w:rPr>
                <w:rFonts w:asciiTheme="majorBidi" w:hAnsiTheme="majorBidi" w:cstheme="majorBidi"/>
                <w:color w:val="000000"/>
              </w:rPr>
              <w:fldChar w:fldCharType="begin"/>
            </w:r>
            <w:r w:rsidR="00103527">
              <w:rPr>
                <w:rFonts w:asciiTheme="majorBidi" w:hAnsiTheme="majorBidi" w:cstheme="majorBidi"/>
                <w:color w:val="000000"/>
              </w:rPr>
              <w:instrText xml:space="preserve"> ADDIN EN.CITE &lt;EndNote&gt;&lt;Cite&gt;&lt;Author&gt;Aranguren&lt;/Author&gt;&lt;Year&gt;2016&lt;/Year&gt;&lt;RecNum&gt;19&lt;/RecNum&gt;&lt;DisplayText&gt;&lt;style face="superscript"&gt;12&lt;/style&gt;&lt;/DisplayText&gt;&lt;record&gt;&lt;rec-number&gt;19&lt;/rec-number&gt;&lt;foreign-keys&gt;&lt;key app="EN" db-id="txtwavw2q00rx2ese29x5d2qf0tsdddp2dew" timestamp="1751939087"&gt;19&lt;/key&gt;&lt;/foreign-keys&gt;&lt;ref-type name="Thesis"&gt;32&lt;/ref-type&gt;&lt;contributors&gt;&lt;authors&gt;&lt;author&gt;Aranguren, Liliana&lt;/author&gt;&lt;/authors&gt;&lt;/contributors&gt;&lt;titles&gt;&lt;title&gt;A Clinical Trial To Investigate Digital Gingivitis Image Analysis Method and Examiner-Based Grading in Assessing Experimental Gingivitis&lt;/title&gt;&lt;/titles&gt;&lt;volume&gt;Master of Dental Science&lt;/volume&gt;&lt;dates&gt;&lt;year&gt;2016&lt;/year&gt;&lt;pub-dates&gt;&lt;date&gt;06/28&lt;/date&gt;&lt;/pub-dates&gt;&lt;/dates&gt;&lt;publisher&gt;University of Connecticut Graduate School&lt;/publisher&gt;&lt;urls&gt;&lt;related-urls&gt;&lt;url&gt;https://opencommons.uconn.edu/gs_theses/1001&lt;/url&gt;&lt;/related-urls&gt;&lt;/urls&gt;&lt;/record&gt;&lt;/Cite&gt;&lt;/EndNote&gt;</w:instrText>
            </w:r>
            <w:r w:rsidR="00103527">
              <w:rPr>
                <w:rFonts w:asciiTheme="majorBidi" w:hAnsiTheme="majorBidi" w:cstheme="majorBidi"/>
                <w:color w:val="000000"/>
              </w:rPr>
              <w:fldChar w:fldCharType="separate"/>
            </w:r>
            <w:r w:rsidR="00103527" w:rsidRPr="00824C7D">
              <w:rPr>
                <w:rFonts w:asciiTheme="majorBidi" w:hAnsiTheme="majorBidi" w:cstheme="majorBidi"/>
                <w:noProof/>
                <w:color w:val="000000"/>
                <w:vertAlign w:val="superscript"/>
              </w:rPr>
              <w:t>12</w:t>
            </w:r>
            <w:r w:rsidR="00103527">
              <w:rPr>
                <w:rFonts w:asciiTheme="majorBidi" w:hAnsiTheme="majorBidi" w:cstheme="majorBidi"/>
                <w:color w:val="000000"/>
              </w:rPr>
              <w:fldChar w:fldCharType="end"/>
            </w:r>
          </w:p>
        </w:tc>
        <w:tc>
          <w:tcPr>
            <w:tcW w:w="14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02E219E" w14:textId="77777777" w:rsidR="00FD1848" w:rsidRPr="001F775F" w:rsidRDefault="00FD1848" w:rsidP="00FD1848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</w:pPr>
            <w:r w:rsidRPr="001F775F"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  <w:t>Some concerns – randomization mentioned but concealment unclear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4CC7601" w14:textId="77777777" w:rsidR="00FD1848" w:rsidRPr="001F775F" w:rsidRDefault="00FD1848" w:rsidP="00FD1848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</w:pPr>
            <w:r w:rsidRPr="001F775F"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  <w:t>Some concerns – participants likely aware of group</w:t>
            </w:r>
          </w:p>
        </w:tc>
        <w:tc>
          <w:tcPr>
            <w:tcW w:w="10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2D7C267" w14:textId="77777777" w:rsidR="00FD1848" w:rsidRPr="001F775F" w:rsidRDefault="00FD1848" w:rsidP="00FD1848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</w:pPr>
            <w:r w:rsidRPr="001F775F"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  <w:t>Low risk – no attrition</w:t>
            </w:r>
          </w:p>
        </w:tc>
        <w:tc>
          <w:tcPr>
            <w:tcW w:w="13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A49D28B" w14:textId="77777777" w:rsidR="00FD1848" w:rsidRPr="001F775F" w:rsidRDefault="00FD1848" w:rsidP="00FD1848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</w:pPr>
            <w:r w:rsidRPr="001F775F"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  <w:t>Low risk – objective, blinded examiners</w:t>
            </w:r>
          </w:p>
        </w:tc>
        <w:tc>
          <w:tcPr>
            <w:tcW w:w="10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D1EF244" w14:textId="77777777" w:rsidR="00FD1848" w:rsidRPr="001F775F" w:rsidRDefault="00FD1848" w:rsidP="00FD1848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</w:pPr>
            <w:r w:rsidRPr="001F775F"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  <w:t>Some concerns – no pre-specified analysis plan</w:t>
            </w:r>
          </w:p>
        </w:tc>
        <w:tc>
          <w:tcPr>
            <w:tcW w:w="8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740F763" w14:textId="77777777" w:rsidR="00FD1848" w:rsidRPr="001F775F" w:rsidRDefault="00FD1848" w:rsidP="00FD1848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</w:pPr>
            <w:r w:rsidRPr="001F775F"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  <w:t>Some concerns</w:t>
            </w:r>
          </w:p>
        </w:tc>
      </w:tr>
      <w:tr w:rsidR="00FD1848" w:rsidRPr="001F775F" w14:paraId="59E19E9C" w14:textId="77777777" w:rsidTr="0062595A">
        <w:trPr>
          <w:trHeight w:val="1189"/>
        </w:trPr>
        <w:tc>
          <w:tcPr>
            <w:tcW w:w="12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587E4DB" w14:textId="546D3A1D" w:rsidR="00FD1848" w:rsidRPr="001F775F" w:rsidRDefault="00FD1848" w:rsidP="00FD1848">
            <w:pPr>
              <w:spacing w:after="0" w:line="240" w:lineRule="auto"/>
              <w:rPr>
                <w:rFonts w:asciiTheme="majorBidi" w:eastAsia="Times New Roman" w:hAnsiTheme="majorBidi" w:cstheme="majorBidi"/>
                <w:b/>
                <w:bCs/>
                <w:color w:val="000000"/>
                <w:kern w:val="0"/>
                <w:lang w:eastAsia="en-IN"/>
                <w14:ligatures w14:val="none"/>
              </w:rPr>
            </w:pPr>
            <w:r w:rsidRPr="001F775F">
              <w:rPr>
                <w:rFonts w:asciiTheme="majorBidi" w:eastAsia="Times New Roman" w:hAnsiTheme="majorBidi" w:cstheme="majorBidi"/>
                <w:b/>
                <w:bCs/>
                <w:color w:val="000000"/>
                <w:kern w:val="0"/>
                <w:lang w:eastAsia="en-IN"/>
                <w14:ligatures w14:val="none"/>
              </w:rPr>
              <w:t>Frequent Sugar Intake and Gingivitis (1984)</w:t>
            </w:r>
            <w:r w:rsidR="00103527">
              <w:rPr>
                <w:rFonts w:asciiTheme="majorBidi" w:hAnsiTheme="majorBidi" w:cstheme="majorBidi"/>
                <w:color w:val="000000"/>
              </w:rPr>
              <w:fldChar w:fldCharType="begin"/>
            </w:r>
            <w:r w:rsidR="00103527">
              <w:rPr>
                <w:rFonts w:asciiTheme="majorBidi" w:hAnsiTheme="majorBidi" w:cstheme="majorBidi"/>
                <w:color w:val="000000"/>
              </w:rPr>
              <w:instrText xml:space="preserve"> ADDIN EN.CITE &lt;EndNote&gt;&lt;Cite&gt;&lt;Author&gt;Sidi&lt;/Author&gt;&lt;Year&gt;1984&lt;/Year&gt;&lt;RecNum&gt;56&lt;/RecNum&gt;&lt;DisplayText&gt;&lt;style face="superscript"&gt;11&lt;/style&gt;&lt;/DisplayText&gt;&lt;record&gt;&lt;rec-number&gt;56&lt;/rec-number&gt;&lt;foreign-keys&gt;&lt;key app="EN" db-id="txtwavw2q00rx2ese29x5d2qf0tsdddp2dew" timestamp="1751959689"&gt;56&lt;/key&gt;&lt;/foreign-keys&gt;&lt;ref-type name="Journal Article"&gt;17&lt;/ref-type&gt;&lt;contributors&gt;&lt;authors&gt;&lt;author&gt;Sidi, A. D.&lt;/author&gt;&lt;author&gt;Ashley, F. P.&lt;/author&gt;&lt;/authors&gt;&lt;/contributors&gt;&lt;titles&gt;&lt;title&gt;Influence of frequent sugar intakes on experimental gingivitis&lt;/title&gt;&lt;secondary-title&gt;J Periodontol&lt;/secondary-title&gt;&lt;alt-title&gt;Journal of periodontology&lt;/alt-title&gt;&lt;/titles&gt;&lt;periodical&gt;&lt;full-title&gt;J Periodontol&lt;/full-title&gt;&lt;abbr-1&gt;Journal of periodontology&lt;/abbr-1&gt;&lt;/periodical&gt;&lt;alt-periodical&gt;&lt;full-title&gt;J Periodontol&lt;/full-title&gt;&lt;abbr-1&gt;Journal of periodontology&lt;/abbr-1&gt;&lt;/alt-periodical&gt;&lt;pages&gt;419-23&lt;/pages&gt;&lt;volume&gt;55&lt;/volume&gt;&lt;number&gt;7&lt;/number&gt;&lt;edition&gt;1984/07/01&lt;/edition&gt;&lt;keywords&gt;&lt;keyword&gt;Adult&lt;/keyword&gt;&lt;keyword&gt;Dental Plaque/diagnosis&lt;/keyword&gt;&lt;keyword&gt;Dietary Carbohydrates/administration &amp;amp; dosage/*adverse effects&lt;/keyword&gt;&lt;keyword&gt;Gingival Crevicular Fluid&lt;/keyword&gt;&lt;keyword&gt;Gingival Hemorrhage/diagnosis&lt;/keyword&gt;&lt;keyword&gt;Gingivitis/*etiology&lt;/keyword&gt;&lt;keyword&gt;Humans&lt;/keyword&gt;&lt;keyword&gt;Male&lt;/keyword&gt;&lt;keyword&gt;Sucrose/administration &amp;amp; dosage/*adverse effects&lt;/keyword&gt;&lt;keyword&gt;Time Factors&lt;/keyword&gt;&lt;/keywords&gt;&lt;dates&gt;&lt;year&gt;1984&lt;/year&gt;&lt;pub-dates&gt;&lt;date&gt;Jul&lt;/date&gt;&lt;/pub-dates&gt;&lt;/dates&gt;&lt;isbn&gt;0022-3492 (Print)&amp;#xD;0022-3492&lt;/isbn&gt;&lt;accession-num&gt;6379142&lt;/accession-num&gt;&lt;urls&gt;&lt;/urls&gt;&lt;electronic-resource-num&gt;10.1902/jop.1984.55.7.419&lt;/electronic-resource-num&gt;&lt;remote-database-provider&gt;NLM&lt;/remote-database-provider&gt;&lt;language&gt;eng&lt;/language&gt;&lt;/record&gt;&lt;/Cite&gt;&lt;/EndNote&gt;</w:instrText>
            </w:r>
            <w:r w:rsidR="00103527">
              <w:rPr>
                <w:rFonts w:asciiTheme="majorBidi" w:hAnsiTheme="majorBidi" w:cstheme="majorBidi"/>
                <w:color w:val="000000"/>
              </w:rPr>
              <w:fldChar w:fldCharType="separate"/>
            </w:r>
            <w:r w:rsidR="00103527" w:rsidRPr="00824C7D">
              <w:rPr>
                <w:rFonts w:asciiTheme="majorBidi" w:hAnsiTheme="majorBidi" w:cstheme="majorBidi"/>
                <w:noProof/>
                <w:color w:val="000000"/>
                <w:vertAlign w:val="superscript"/>
              </w:rPr>
              <w:t>11</w:t>
            </w:r>
            <w:r w:rsidR="00103527">
              <w:rPr>
                <w:rFonts w:asciiTheme="majorBidi" w:hAnsiTheme="majorBidi" w:cstheme="majorBidi"/>
                <w:color w:val="000000"/>
              </w:rPr>
              <w:fldChar w:fldCharType="end"/>
            </w:r>
          </w:p>
        </w:tc>
        <w:tc>
          <w:tcPr>
            <w:tcW w:w="14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9638206" w14:textId="77777777" w:rsidR="00FD1848" w:rsidRPr="001F775F" w:rsidRDefault="00FD1848" w:rsidP="00FD1848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</w:pPr>
            <w:r w:rsidRPr="001F775F"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  <w:t>Some concerns – random allocation, unclear concealment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97FD933" w14:textId="77777777" w:rsidR="00FD1848" w:rsidRPr="001F775F" w:rsidRDefault="00FD1848" w:rsidP="00FD1848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</w:pPr>
            <w:r w:rsidRPr="001F775F"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  <w:t>Some concerns – participants not blinded, dietary self-report</w:t>
            </w:r>
          </w:p>
        </w:tc>
        <w:tc>
          <w:tcPr>
            <w:tcW w:w="10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8BC5C21" w14:textId="77777777" w:rsidR="00FD1848" w:rsidRPr="001F775F" w:rsidRDefault="00FD1848" w:rsidP="00FD1848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</w:pPr>
            <w:r w:rsidRPr="001F775F"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  <w:t>Low risk – minimal and balanced</w:t>
            </w:r>
          </w:p>
        </w:tc>
        <w:tc>
          <w:tcPr>
            <w:tcW w:w="13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D275FB1" w14:textId="77777777" w:rsidR="00FD1848" w:rsidRPr="001F775F" w:rsidRDefault="00FD1848" w:rsidP="00FD1848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</w:pPr>
            <w:r w:rsidRPr="001F775F"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  <w:t>Low risk – objective, blinded assessment</w:t>
            </w:r>
          </w:p>
        </w:tc>
        <w:tc>
          <w:tcPr>
            <w:tcW w:w="10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A8ECCE4" w14:textId="77777777" w:rsidR="00FD1848" w:rsidRPr="001F775F" w:rsidRDefault="00FD1848" w:rsidP="00FD1848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</w:pPr>
            <w:r w:rsidRPr="001F775F"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  <w:t>Some concerns – no protocol registration</w:t>
            </w:r>
          </w:p>
        </w:tc>
        <w:tc>
          <w:tcPr>
            <w:tcW w:w="8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356F429" w14:textId="77777777" w:rsidR="00FD1848" w:rsidRPr="001F775F" w:rsidRDefault="00FD1848" w:rsidP="00FD1848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</w:pPr>
            <w:r w:rsidRPr="001F775F"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  <w:t>Some concerns</w:t>
            </w:r>
          </w:p>
        </w:tc>
      </w:tr>
      <w:tr w:rsidR="00FD1848" w:rsidRPr="001F775F" w14:paraId="71A75DC6" w14:textId="77777777" w:rsidTr="0062595A">
        <w:trPr>
          <w:trHeight w:val="986"/>
        </w:trPr>
        <w:tc>
          <w:tcPr>
            <w:tcW w:w="12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F8EBF15" w14:textId="08F49749" w:rsidR="00FD1848" w:rsidRPr="001F775F" w:rsidRDefault="00FD1848" w:rsidP="00FD1848">
            <w:pPr>
              <w:spacing w:after="0" w:line="240" w:lineRule="auto"/>
              <w:rPr>
                <w:rFonts w:asciiTheme="majorBidi" w:eastAsia="Times New Roman" w:hAnsiTheme="majorBidi" w:cstheme="majorBidi"/>
                <w:b/>
                <w:bCs/>
                <w:color w:val="000000"/>
                <w:kern w:val="0"/>
                <w:lang w:eastAsia="en-IN"/>
                <w14:ligatures w14:val="none"/>
              </w:rPr>
            </w:pPr>
            <w:r w:rsidRPr="001F775F">
              <w:rPr>
                <w:rFonts w:asciiTheme="majorBidi" w:eastAsia="Times New Roman" w:hAnsiTheme="majorBidi" w:cstheme="majorBidi"/>
                <w:b/>
                <w:bCs/>
                <w:color w:val="000000"/>
                <w:kern w:val="0"/>
                <w:lang w:eastAsia="en-IN"/>
                <w14:ligatures w14:val="none"/>
              </w:rPr>
              <w:t>Intermittent Fasting and Gingival Inflammation (202</w:t>
            </w:r>
            <w:r w:rsidR="00103527">
              <w:rPr>
                <w:rFonts w:asciiTheme="majorBidi" w:eastAsia="Times New Roman" w:hAnsiTheme="majorBidi" w:cstheme="majorBidi"/>
                <w:b/>
                <w:bCs/>
                <w:color w:val="000000"/>
                <w:kern w:val="0"/>
                <w:lang w:eastAsia="en-IN"/>
                <w14:ligatures w14:val="none"/>
              </w:rPr>
              <w:t>5</w:t>
            </w:r>
            <w:r w:rsidRPr="001F775F">
              <w:rPr>
                <w:rFonts w:asciiTheme="majorBidi" w:eastAsia="Times New Roman" w:hAnsiTheme="majorBidi" w:cstheme="majorBidi"/>
                <w:b/>
                <w:bCs/>
                <w:color w:val="000000"/>
                <w:kern w:val="0"/>
                <w:lang w:eastAsia="en-IN"/>
                <w14:ligatures w14:val="none"/>
              </w:rPr>
              <w:t>)</w:t>
            </w:r>
            <w:r w:rsidR="00103527">
              <w:rPr>
                <w:rFonts w:asciiTheme="majorBidi" w:hAnsiTheme="majorBidi" w:cstheme="majorBidi"/>
                <w:color w:val="000000"/>
              </w:rPr>
              <w:fldChar w:fldCharType="begin">
                <w:fldData xml:space="preserve">PEVuZE5vdGU+PENpdGU+PEF1dGhvcj5QYXBwZTwvQXV0aG9yPjxZZWFyPjIwMjU8L1llYXI+PFJl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</w:fldData>
              </w:fldChar>
            </w:r>
            <w:r w:rsidR="00103527">
              <w:rPr>
                <w:rFonts w:asciiTheme="majorBidi" w:hAnsiTheme="majorBidi" w:cstheme="majorBidi"/>
                <w:color w:val="000000"/>
              </w:rPr>
              <w:instrText xml:space="preserve"> ADDIN EN.CITE </w:instrText>
            </w:r>
            <w:r w:rsidR="00103527">
              <w:rPr>
                <w:rFonts w:asciiTheme="majorBidi" w:hAnsiTheme="majorBidi" w:cstheme="majorBidi"/>
                <w:color w:val="000000"/>
              </w:rPr>
              <w:fldChar w:fldCharType="begin">
                <w:fldData xml:space="preserve">PEVuZE5vdGU+PENpdGU+PEF1dGhvcj5QYXBwZTwvQXV0aG9yPjxZZWFyPjIwMjU8L1llYXI+PFJl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</w:fldData>
              </w:fldChar>
            </w:r>
            <w:r w:rsidR="00103527">
              <w:rPr>
                <w:rFonts w:asciiTheme="majorBidi" w:hAnsiTheme="majorBidi" w:cstheme="majorBidi"/>
                <w:color w:val="000000"/>
              </w:rPr>
              <w:instrText xml:space="preserve"> ADDIN EN.CITE.DATA </w:instrText>
            </w:r>
            <w:r w:rsidR="00103527">
              <w:rPr>
                <w:rFonts w:asciiTheme="majorBidi" w:hAnsiTheme="majorBidi" w:cstheme="majorBidi"/>
                <w:color w:val="000000"/>
              </w:rPr>
            </w:r>
            <w:r w:rsidR="00103527">
              <w:rPr>
                <w:rFonts w:asciiTheme="majorBidi" w:hAnsiTheme="majorBidi" w:cstheme="majorBidi"/>
                <w:color w:val="000000"/>
              </w:rPr>
              <w:fldChar w:fldCharType="end"/>
            </w:r>
            <w:r w:rsidR="00103527">
              <w:rPr>
                <w:rFonts w:asciiTheme="majorBidi" w:hAnsiTheme="majorBidi" w:cstheme="majorBidi"/>
                <w:color w:val="000000"/>
              </w:rPr>
            </w:r>
            <w:r w:rsidR="00103527">
              <w:rPr>
                <w:rFonts w:asciiTheme="majorBidi" w:hAnsiTheme="majorBidi" w:cstheme="majorBidi"/>
                <w:color w:val="000000"/>
              </w:rPr>
              <w:fldChar w:fldCharType="separate"/>
            </w:r>
            <w:r w:rsidR="00103527" w:rsidRPr="00824C7D">
              <w:rPr>
                <w:rFonts w:asciiTheme="majorBidi" w:hAnsiTheme="majorBidi" w:cstheme="majorBidi"/>
                <w:noProof/>
                <w:color w:val="000000"/>
                <w:vertAlign w:val="superscript"/>
              </w:rPr>
              <w:t>9</w:t>
            </w:r>
            <w:r w:rsidR="00103527">
              <w:rPr>
                <w:rFonts w:asciiTheme="majorBidi" w:hAnsiTheme="majorBidi" w:cstheme="majorBidi"/>
                <w:color w:val="000000"/>
              </w:rPr>
              <w:fldChar w:fldCharType="end"/>
            </w:r>
          </w:p>
        </w:tc>
        <w:tc>
          <w:tcPr>
            <w:tcW w:w="14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2455E7F" w14:textId="77777777" w:rsidR="00FD1848" w:rsidRPr="001F775F" w:rsidRDefault="00FD1848" w:rsidP="00FD1848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</w:pPr>
            <w:r w:rsidRPr="001F775F"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  <w:t>Some concerns – BF group not randomized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A470E1F" w14:textId="77777777" w:rsidR="00FD1848" w:rsidRPr="001F775F" w:rsidRDefault="00FD1848" w:rsidP="00FD1848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</w:pPr>
            <w:r w:rsidRPr="001F775F"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  <w:t>Some concerns – participant blinding not feasible</w:t>
            </w:r>
          </w:p>
        </w:tc>
        <w:tc>
          <w:tcPr>
            <w:tcW w:w="10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2F588E3" w14:textId="77777777" w:rsidR="00FD1848" w:rsidRPr="001F775F" w:rsidRDefault="00FD1848" w:rsidP="00FD1848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</w:pPr>
            <w:r w:rsidRPr="001F775F"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  <w:t>Low risk – imputation for minor missing data</w:t>
            </w:r>
          </w:p>
        </w:tc>
        <w:tc>
          <w:tcPr>
            <w:tcW w:w="13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0914D33" w14:textId="77777777" w:rsidR="00FD1848" w:rsidRPr="001F775F" w:rsidRDefault="00FD1848" w:rsidP="00FD1848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</w:pPr>
            <w:r w:rsidRPr="001F775F"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  <w:t>Low risk – blinded, calibrated assessments</w:t>
            </w:r>
          </w:p>
        </w:tc>
        <w:tc>
          <w:tcPr>
            <w:tcW w:w="10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14B641C" w14:textId="77777777" w:rsidR="00FD1848" w:rsidRPr="001F775F" w:rsidRDefault="00FD1848" w:rsidP="00FD1848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</w:pPr>
            <w:r w:rsidRPr="001F775F"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  <w:t>Low risk – outcomes clearly reported</w:t>
            </w:r>
          </w:p>
        </w:tc>
        <w:tc>
          <w:tcPr>
            <w:tcW w:w="8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44C640F" w14:textId="77777777" w:rsidR="00FD1848" w:rsidRPr="001F775F" w:rsidRDefault="00FD1848" w:rsidP="00FD1848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</w:pPr>
            <w:r w:rsidRPr="001F775F"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  <w:t>Some concerns</w:t>
            </w:r>
          </w:p>
        </w:tc>
      </w:tr>
    </w:tbl>
    <w:p w14:paraId="3ACAA634" w14:textId="77777777" w:rsidR="00FD1848" w:rsidRPr="0099164A" w:rsidRDefault="00FD1848">
      <w:pPr>
        <w:rPr>
          <w:rFonts w:asciiTheme="majorBidi" w:hAnsiTheme="majorBidi" w:cstheme="majorBidi"/>
          <w:sz w:val="16"/>
          <w:szCs w:val="16"/>
        </w:rPr>
      </w:pPr>
    </w:p>
    <w:p w14:paraId="66AAC489" w14:textId="77777777" w:rsidR="00237047" w:rsidRPr="0099164A" w:rsidRDefault="00237047">
      <w:pPr>
        <w:rPr>
          <w:rFonts w:asciiTheme="majorBidi" w:hAnsiTheme="majorBidi" w:cstheme="majorBidi"/>
          <w:sz w:val="16"/>
          <w:szCs w:val="16"/>
        </w:rPr>
      </w:pPr>
    </w:p>
    <w:p w14:paraId="1B04730C" w14:textId="77777777" w:rsidR="007D6370" w:rsidRPr="0099164A" w:rsidRDefault="007D6370">
      <w:pPr>
        <w:rPr>
          <w:rFonts w:asciiTheme="majorBidi" w:hAnsiTheme="majorBidi" w:cstheme="majorBidi"/>
          <w:sz w:val="16"/>
          <w:szCs w:val="16"/>
        </w:rPr>
      </w:pPr>
    </w:p>
    <w:p w14:paraId="65BE2E3C" w14:textId="77777777" w:rsidR="007D6370" w:rsidRPr="0099164A" w:rsidRDefault="007D6370">
      <w:pPr>
        <w:rPr>
          <w:rFonts w:asciiTheme="majorBidi" w:hAnsiTheme="majorBidi" w:cstheme="majorBidi"/>
          <w:sz w:val="16"/>
          <w:szCs w:val="16"/>
        </w:rPr>
      </w:pPr>
    </w:p>
    <w:p w14:paraId="50B304EE" w14:textId="60C45C6B" w:rsidR="007D6370" w:rsidRPr="0099164A" w:rsidRDefault="007D6370">
      <w:pPr>
        <w:rPr>
          <w:rFonts w:asciiTheme="majorBidi" w:hAnsiTheme="majorBidi" w:cstheme="majorBidi"/>
          <w:sz w:val="16"/>
          <w:szCs w:val="16"/>
        </w:rPr>
      </w:pPr>
    </w:p>
    <w:p w14:paraId="681A5886" w14:textId="55C2FCD9" w:rsidR="0062595A" w:rsidRPr="0099164A" w:rsidRDefault="0062595A">
      <w:pPr>
        <w:rPr>
          <w:rFonts w:asciiTheme="majorBidi" w:hAnsiTheme="majorBidi" w:cstheme="majorBidi"/>
          <w:sz w:val="16"/>
          <w:szCs w:val="16"/>
        </w:rPr>
      </w:pPr>
    </w:p>
    <w:p w14:paraId="346AE773" w14:textId="11F14AFF" w:rsidR="0062595A" w:rsidRPr="0099164A" w:rsidRDefault="0062595A">
      <w:pPr>
        <w:rPr>
          <w:rFonts w:asciiTheme="majorBidi" w:hAnsiTheme="majorBidi" w:cstheme="majorBidi"/>
          <w:sz w:val="16"/>
          <w:szCs w:val="16"/>
        </w:rPr>
      </w:pPr>
    </w:p>
    <w:p w14:paraId="70D6D58D" w14:textId="114E8B32" w:rsidR="00CC413F" w:rsidRDefault="00CC413F">
      <w:pPr>
        <w:rPr>
          <w:rFonts w:asciiTheme="majorBidi" w:hAnsiTheme="majorBidi" w:cstheme="majorBidi"/>
          <w:sz w:val="16"/>
          <w:szCs w:val="16"/>
        </w:rPr>
      </w:pPr>
    </w:p>
    <w:p w14:paraId="0D3EB630" w14:textId="77777777" w:rsidR="00171F57" w:rsidRPr="0099164A" w:rsidRDefault="00171F57">
      <w:pPr>
        <w:rPr>
          <w:rFonts w:asciiTheme="majorBidi" w:hAnsiTheme="majorBidi" w:cstheme="majorBidi"/>
          <w:sz w:val="16"/>
          <w:szCs w:val="16"/>
        </w:rPr>
      </w:pPr>
    </w:p>
    <w:p w14:paraId="57DC578A" w14:textId="5E34D6BE" w:rsidR="00237047" w:rsidRPr="001F775F" w:rsidRDefault="00141713">
      <w:pPr>
        <w:rPr>
          <w:rFonts w:asciiTheme="majorBidi" w:hAnsiTheme="majorBidi" w:cstheme="majorBidi"/>
        </w:rPr>
      </w:pPr>
      <w:r w:rsidRPr="00CD46D5">
        <w:rPr>
          <w:rFonts w:asciiTheme="majorBidi" w:hAnsiTheme="majorBidi" w:cstheme="majorBidi"/>
          <w:b/>
          <w:bCs/>
          <w:color w:val="000000"/>
          <w:lang w:val="en-US"/>
        </w:rPr>
        <w:t>Supplementary</w:t>
      </w:r>
      <w:r w:rsidRPr="00212E62">
        <w:rPr>
          <w:rFonts w:asciiTheme="majorBidi" w:hAnsiTheme="majorBidi" w:cstheme="majorBidi"/>
          <w:color w:val="000000"/>
          <w:lang w:val="en-US"/>
        </w:rPr>
        <w:t xml:space="preserve"> </w:t>
      </w:r>
      <w:r w:rsidR="000D3306" w:rsidRPr="001F775F">
        <w:rPr>
          <w:rFonts w:asciiTheme="majorBidi" w:hAnsiTheme="majorBidi" w:cstheme="majorBidi"/>
          <w:b/>
          <w:bCs/>
        </w:rPr>
        <w:t xml:space="preserve">Table </w:t>
      </w:r>
      <w:r w:rsidR="0062595A" w:rsidRPr="001F775F">
        <w:rPr>
          <w:rFonts w:asciiTheme="majorBidi" w:hAnsiTheme="majorBidi" w:cstheme="majorBidi"/>
          <w:b/>
          <w:bCs/>
        </w:rPr>
        <w:t>3.</w:t>
      </w:r>
      <w:r w:rsidR="000D3306" w:rsidRPr="001F775F">
        <w:rPr>
          <w:rFonts w:asciiTheme="majorBidi" w:hAnsiTheme="majorBidi" w:cstheme="majorBidi"/>
          <w:b/>
          <w:bCs/>
        </w:rPr>
        <w:t xml:space="preserve"> </w:t>
      </w:r>
      <w:r w:rsidR="000D3306" w:rsidRPr="001F775F">
        <w:rPr>
          <w:rFonts w:asciiTheme="majorBidi" w:hAnsiTheme="majorBidi" w:cstheme="majorBidi"/>
        </w:rPr>
        <w:t>Risk of Bias Assessment for Non-Randomized Studies Using the ROBINS-I Tool.</w:t>
      </w:r>
    </w:p>
    <w:tbl>
      <w:tblPr>
        <w:tblW w:w="5065" w:type="pct"/>
        <w:tblLook w:val="04A0" w:firstRow="1" w:lastRow="0" w:firstColumn="1" w:lastColumn="0" w:noHBand="0" w:noVBand="1"/>
      </w:tblPr>
      <w:tblGrid>
        <w:gridCol w:w="1434"/>
        <w:gridCol w:w="1878"/>
        <w:gridCol w:w="1836"/>
        <w:gridCol w:w="1579"/>
        <w:gridCol w:w="1701"/>
        <w:gridCol w:w="1239"/>
        <w:gridCol w:w="1863"/>
        <w:gridCol w:w="1361"/>
        <w:gridCol w:w="1238"/>
      </w:tblGrid>
      <w:tr w:rsidR="00237047" w:rsidRPr="001F775F" w14:paraId="686F15F8" w14:textId="77777777" w:rsidTr="001F775F">
        <w:trPr>
          <w:trHeight w:val="1728"/>
        </w:trPr>
        <w:tc>
          <w:tcPr>
            <w:tcW w:w="14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07728BF" w14:textId="77777777" w:rsidR="00237047" w:rsidRPr="001F775F" w:rsidRDefault="00237047" w:rsidP="00237047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kern w:val="0"/>
                <w:lang w:eastAsia="en-IN"/>
                <w14:ligatures w14:val="none"/>
              </w:rPr>
            </w:pPr>
            <w:r w:rsidRPr="001F775F">
              <w:rPr>
                <w:rFonts w:asciiTheme="majorBidi" w:eastAsia="Times New Roman" w:hAnsiTheme="majorBidi" w:cstheme="majorBidi"/>
                <w:b/>
                <w:bCs/>
                <w:color w:val="000000"/>
                <w:kern w:val="0"/>
                <w:lang w:eastAsia="en-IN"/>
                <w14:ligatures w14:val="none"/>
              </w:rPr>
              <w:t>Study</w:t>
            </w:r>
          </w:p>
        </w:tc>
        <w:tc>
          <w:tcPr>
            <w:tcW w:w="187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6631A68" w14:textId="17C73414" w:rsidR="00237047" w:rsidRPr="001F775F" w:rsidRDefault="00237047" w:rsidP="00237047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kern w:val="0"/>
                <w:lang w:eastAsia="en-IN"/>
                <w14:ligatures w14:val="none"/>
              </w:rPr>
            </w:pPr>
            <w:r w:rsidRPr="001F775F">
              <w:rPr>
                <w:rFonts w:asciiTheme="majorBidi" w:eastAsia="Times New Roman" w:hAnsiTheme="majorBidi" w:cstheme="majorBidi"/>
                <w:b/>
                <w:bCs/>
                <w:color w:val="000000"/>
                <w:kern w:val="0"/>
                <w:lang w:eastAsia="en-IN"/>
                <w14:ligatures w14:val="none"/>
              </w:rPr>
              <w:t>Domain 1</w:t>
            </w:r>
            <w:r w:rsidR="001F775F">
              <w:rPr>
                <w:rFonts w:asciiTheme="majorBidi" w:eastAsia="Times New Roman" w:hAnsiTheme="majorBidi" w:cstheme="majorBidi"/>
                <w:b/>
                <w:bCs/>
                <w:color w:val="000000"/>
                <w:kern w:val="0"/>
                <w:lang w:eastAsia="en-IN"/>
                <w14:ligatures w14:val="none"/>
              </w:rPr>
              <w:t xml:space="preserve"> </w:t>
            </w:r>
            <w:r w:rsidRPr="001F775F">
              <w:rPr>
                <w:rFonts w:asciiTheme="majorBidi" w:eastAsia="Times New Roman" w:hAnsiTheme="majorBidi" w:cstheme="majorBidi"/>
                <w:b/>
                <w:bCs/>
                <w:color w:val="000000"/>
                <w:kern w:val="0"/>
                <w:lang w:eastAsia="en-IN"/>
                <w14:ligatures w14:val="none"/>
              </w:rPr>
              <w:t>(Confounding)</w:t>
            </w:r>
          </w:p>
        </w:tc>
        <w:tc>
          <w:tcPr>
            <w:tcW w:w="183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2F8B44A" w14:textId="1CD0F802" w:rsidR="00237047" w:rsidRPr="001F775F" w:rsidRDefault="00237047" w:rsidP="00237047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kern w:val="0"/>
                <w:lang w:eastAsia="en-IN"/>
                <w14:ligatures w14:val="none"/>
              </w:rPr>
            </w:pPr>
            <w:r w:rsidRPr="001F775F">
              <w:rPr>
                <w:rFonts w:asciiTheme="majorBidi" w:eastAsia="Times New Roman" w:hAnsiTheme="majorBidi" w:cstheme="majorBidi"/>
                <w:b/>
                <w:bCs/>
                <w:color w:val="000000"/>
                <w:kern w:val="0"/>
                <w:lang w:eastAsia="en-IN"/>
                <w14:ligatures w14:val="none"/>
              </w:rPr>
              <w:t>Domain 2</w:t>
            </w:r>
            <w:r w:rsidR="001F775F">
              <w:rPr>
                <w:rFonts w:asciiTheme="majorBidi" w:eastAsia="Times New Roman" w:hAnsiTheme="majorBidi" w:cstheme="majorBidi"/>
                <w:b/>
                <w:bCs/>
                <w:color w:val="000000"/>
                <w:kern w:val="0"/>
                <w:lang w:eastAsia="en-IN"/>
                <w14:ligatures w14:val="none"/>
              </w:rPr>
              <w:t xml:space="preserve"> </w:t>
            </w:r>
            <w:r w:rsidRPr="001F775F">
              <w:rPr>
                <w:rFonts w:asciiTheme="majorBidi" w:eastAsia="Times New Roman" w:hAnsiTheme="majorBidi" w:cstheme="majorBidi"/>
                <w:b/>
                <w:bCs/>
                <w:color w:val="000000"/>
                <w:kern w:val="0"/>
                <w:lang w:eastAsia="en-IN"/>
                <w14:ligatures w14:val="none"/>
              </w:rPr>
              <w:t>(Classification of Interventions)</w:t>
            </w:r>
          </w:p>
        </w:tc>
        <w:tc>
          <w:tcPr>
            <w:tcW w:w="157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A2950AD" w14:textId="5025A474" w:rsidR="00237047" w:rsidRPr="001F775F" w:rsidRDefault="00237047" w:rsidP="00237047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kern w:val="0"/>
                <w:lang w:eastAsia="en-IN"/>
                <w14:ligatures w14:val="none"/>
              </w:rPr>
            </w:pPr>
            <w:r w:rsidRPr="001F775F">
              <w:rPr>
                <w:rFonts w:asciiTheme="majorBidi" w:eastAsia="Times New Roman" w:hAnsiTheme="majorBidi" w:cstheme="majorBidi"/>
                <w:b/>
                <w:bCs/>
                <w:color w:val="000000"/>
                <w:kern w:val="0"/>
                <w:lang w:eastAsia="en-IN"/>
                <w14:ligatures w14:val="none"/>
              </w:rPr>
              <w:t>Domain 3</w:t>
            </w:r>
            <w:r w:rsidR="001F775F">
              <w:rPr>
                <w:rFonts w:asciiTheme="majorBidi" w:eastAsia="Times New Roman" w:hAnsiTheme="majorBidi" w:cstheme="majorBidi"/>
                <w:b/>
                <w:bCs/>
                <w:color w:val="000000"/>
                <w:kern w:val="0"/>
                <w:lang w:eastAsia="en-IN"/>
                <w14:ligatures w14:val="none"/>
              </w:rPr>
              <w:t xml:space="preserve"> </w:t>
            </w:r>
            <w:r w:rsidRPr="001F775F">
              <w:rPr>
                <w:rFonts w:asciiTheme="majorBidi" w:eastAsia="Times New Roman" w:hAnsiTheme="majorBidi" w:cstheme="majorBidi"/>
                <w:b/>
                <w:bCs/>
                <w:color w:val="000000"/>
                <w:kern w:val="0"/>
                <w:lang w:eastAsia="en-IN"/>
                <w14:ligatures w14:val="none"/>
              </w:rPr>
              <w:t>(Selection of Participants)</w:t>
            </w:r>
          </w:p>
        </w:tc>
        <w:tc>
          <w:tcPr>
            <w:tcW w:w="170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E08D5DC" w14:textId="4F22D107" w:rsidR="00237047" w:rsidRPr="001F775F" w:rsidRDefault="00237047" w:rsidP="00237047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kern w:val="0"/>
                <w:lang w:eastAsia="en-IN"/>
                <w14:ligatures w14:val="none"/>
              </w:rPr>
            </w:pPr>
            <w:r w:rsidRPr="001F775F">
              <w:rPr>
                <w:rFonts w:asciiTheme="majorBidi" w:eastAsia="Times New Roman" w:hAnsiTheme="majorBidi" w:cstheme="majorBidi"/>
                <w:b/>
                <w:bCs/>
                <w:color w:val="000000"/>
                <w:kern w:val="0"/>
                <w:lang w:eastAsia="en-IN"/>
                <w14:ligatures w14:val="none"/>
              </w:rPr>
              <w:t>Domain 4</w:t>
            </w:r>
            <w:r w:rsidR="001F775F">
              <w:rPr>
                <w:rFonts w:asciiTheme="majorBidi" w:eastAsia="Times New Roman" w:hAnsiTheme="majorBidi" w:cstheme="majorBidi"/>
                <w:b/>
                <w:bCs/>
                <w:color w:val="000000"/>
                <w:kern w:val="0"/>
                <w:lang w:eastAsia="en-IN"/>
                <w14:ligatures w14:val="none"/>
              </w:rPr>
              <w:t xml:space="preserve"> </w:t>
            </w:r>
            <w:r w:rsidRPr="001F775F">
              <w:rPr>
                <w:rFonts w:asciiTheme="majorBidi" w:eastAsia="Times New Roman" w:hAnsiTheme="majorBidi" w:cstheme="majorBidi"/>
                <w:b/>
                <w:bCs/>
                <w:color w:val="000000"/>
                <w:kern w:val="0"/>
                <w:lang w:eastAsia="en-IN"/>
                <w14:ligatures w14:val="none"/>
              </w:rPr>
              <w:t>(Deviations from Intended Interventions)</w:t>
            </w:r>
          </w:p>
        </w:tc>
        <w:tc>
          <w:tcPr>
            <w:tcW w:w="123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4015109" w14:textId="05B9E00C" w:rsidR="00237047" w:rsidRPr="001F775F" w:rsidRDefault="00237047" w:rsidP="00237047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kern w:val="0"/>
                <w:lang w:eastAsia="en-IN"/>
                <w14:ligatures w14:val="none"/>
              </w:rPr>
            </w:pPr>
            <w:r w:rsidRPr="001F775F">
              <w:rPr>
                <w:rFonts w:asciiTheme="majorBidi" w:eastAsia="Times New Roman" w:hAnsiTheme="majorBidi" w:cstheme="majorBidi"/>
                <w:b/>
                <w:bCs/>
                <w:color w:val="000000"/>
                <w:kern w:val="0"/>
                <w:lang w:eastAsia="en-IN"/>
                <w14:ligatures w14:val="none"/>
              </w:rPr>
              <w:t>Domain 5</w:t>
            </w:r>
            <w:r w:rsidR="001F775F">
              <w:rPr>
                <w:rFonts w:asciiTheme="majorBidi" w:eastAsia="Times New Roman" w:hAnsiTheme="majorBidi" w:cstheme="majorBidi"/>
                <w:b/>
                <w:bCs/>
                <w:color w:val="000000"/>
                <w:kern w:val="0"/>
                <w:lang w:eastAsia="en-IN"/>
                <w14:ligatures w14:val="none"/>
              </w:rPr>
              <w:t xml:space="preserve"> </w:t>
            </w:r>
            <w:r w:rsidRPr="001F775F">
              <w:rPr>
                <w:rFonts w:asciiTheme="majorBidi" w:eastAsia="Times New Roman" w:hAnsiTheme="majorBidi" w:cstheme="majorBidi"/>
                <w:b/>
                <w:bCs/>
                <w:color w:val="000000"/>
                <w:kern w:val="0"/>
                <w:lang w:eastAsia="en-IN"/>
                <w14:ligatures w14:val="none"/>
              </w:rPr>
              <w:t>(Missing Data)</w:t>
            </w:r>
          </w:p>
        </w:tc>
        <w:tc>
          <w:tcPr>
            <w:tcW w:w="186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18E8044" w14:textId="46D4F26B" w:rsidR="00237047" w:rsidRPr="001F775F" w:rsidRDefault="00237047" w:rsidP="00237047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kern w:val="0"/>
                <w:lang w:eastAsia="en-IN"/>
                <w14:ligatures w14:val="none"/>
              </w:rPr>
            </w:pPr>
            <w:r w:rsidRPr="001F775F">
              <w:rPr>
                <w:rFonts w:asciiTheme="majorBidi" w:eastAsia="Times New Roman" w:hAnsiTheme="majorBidi" w:cstheme="majorBidi"/>
                <w:b/>
                <w:bCs/>
                <w:color w:val="000000"/>
                <w:kern w:val="0"/>
                <w:lang w:eastAsia="en-IN"/>
                <w14:ligatures w14:val="none"/>
              </w:rPr>
              <w:t>Domain 6</w:t>
            </w:r>
            <w:r w:rsidR="001F775F">
              <w:rPr>
                <w:rFonts w:asciiTheme="majorBidi" w:eastAsia="Times New Roman" w:hAnsiTheme="majorBidi" w:cstheme="majorBidi"/>
                <w:b/>
                <w:bCs/>
                <w:color w:val="000000"/>
                <w:kern w:val="0"/>
                <w:lang w:eastAsia="en-IN"/>
                <w14:ligatures w14:val="none"/>
              </w:rPr>
              <w:t xml:space="preserve"> </w:t>
            </w:r>
            <w:r w:rsidRPr="001F775F">
              <w:rPr>
                <w:rFonts w:asciiTheme="majorBidi" w:eastAsia="Times New Roman" w:hAnsiTheme="majorBidi" w:cstheme="majorBidi"/>
                <w:b/>
                <w:bCs/>
                <w:color w:val="000000"/>
                <w:kern w:val="0"/>
                <w:lang w:eastAsia="en-IN"/>
                <w14:ligatures w14:val="none"/>
              </w:rPr>
              <w:t>(Measurement of Outcome)</w:t>
            </w:r>
          </w:p>
        </w:tc>
        <w:tc>
          <w:tcPr>
            <w:tcW w:w="136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2DB7ACF" w14:textId="7264C657" w:rsidR="00237047" w:rsidRPr="001F775F" w:rsidRDefault="00237047" w:rsidP="00237047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kern w:val="0"/>
                <w:lang w:eastAsia="en-IN"/>
                <w14:ligatures w14:val="none"/>
              </w:rPr>
            </w:pPr>
            <w:r w:rsidRPr="001F775F">
              <w:rPr>
                <w:rFonts w:asciiTheme="majorBidi" w:eastAsia="Times New Roman" w:hAnsiTheme="majorBidi" w:cstheme="majorBidi"/>
                <w:b/>
                <w:bCs/>
                <w:color w:val="000000"/>
                <w:kern w:val="0"/>
                <w:lang w:eastAsia="en-IN"/>
                <w14:ligatures w14:val="none"/>
              </w:rPr>
              <w:t>Domain 7</w:t>
            </w:r>
            <w:r w:rsidR="001F775F">
              <w:rPr>
                <w:rFonts w:asciiTheme="majorBidi" w:eastAsia="Times New Roman" w:hAnsiTheme="majorBidi" w:cstheme="majorBidi"/>
                <w:b/>
                <w:bCs/>
                <w:color w:val="000000"/>
                <w:kern w:val="0"/>
                <w:lang w:eastAsia="en-IN"/>
                <w14:ligatures w14:val="none"/>
              </w:rPr>
              <w:t xml:space="preserve"> </w:t>
            </w:r>
            <w:r w:rsidRPr="001F775F">
              <w:rPr>
                <w:rFonts w:asciiTheme="majorBidi" w:eastAsia="Times New Roman" w:hAnsiTheme="majorBidi" w:cstheme="majorBidi"/>
                <w:b/>
                <w:bCs/>
                <w:color w:val="000000"/>
                <w:kern w:val="0"/>
                <w:lang w:eastAsia="en-IN"/>
                <w14:ligatures w14:val="none"/>
              </w:rPr>
              <w:t>(Selection of Reported Result)</w:t>
            </w:r>
          </w:p>
        </w:tc>
        <w:tc>
          <w:tcPr>
            <w:tcW w:w="123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9032353" w14:textId="77777777" w:rsidR="00237047" w:rsidRPr="001F775F" w:rsidRDefault="00237047" w:rsidP="00237047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kern w:val="0"/>
                <w:lang w:eastAsia="en-IN"/>
                <w14:ligatures w14:val="none"/>
              </w:rPr>
            </w:pPr>
            <w:r w:rsidRPr="001F775F">
              <w:rPr>
                <w:rFonts w:asciiTheme="majorBidi" w:eastAsia="Times New Roman" w:hAnsiTheme="majorBidi" w:cstheme="majorBidi"/>
                <w:b/>
                <w:bCs/>
                <w:color w:val="000000"/>
                <w:kern w:val="0"/>
                <w:lang w:eastAsia="en-IN"/>
                <w14:ligatures w14:val="none"/>
              </w:rPr>
              <w:t>Overall Risk of Bias</w:t>
            </w:r>
          </w:p>
        </w:tc>
      </w:tr>
      <w:tr w:rsidR="00237047" w:rsidRPr="001F775F" w14:paraId="68140A0C" w14:textId="77777777" w:rsidTr="001F775F">
        <w:trPr>
          <w:trHeight w:val="864"/>
        </w:trPr>
        <w:tc>
          <w:tcPr>
            <w:tcW w:w="14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8AABDBD" w14:textId="646BEF48" w:rsidR="00237047" w:rsidRPr="001F775F" w:rsidRDefault="00237047" w:rsidP="00237047">
            <w:pPr>
              <w:spacing w:after="0" w:line="240" w:lineRule="auto"/>
              <w:rPr>
                <w:rFonts w:asciiTheme="majorBidi" w:eastAsia="Times New Roman" w:hAnsiTheme="majorBidi" w:cstheme="majorBidi"/>
                <w:b/>
                <w:bCs/>
                <w:color w:val="000000"/>
                <w:kern w:val="0"/>
                <w:lang w:eastAsia="en-IN"/>
                <w14:ligatures w14:val="none"/>
              </w:rPr>
            </w:pPr>
            <w:r w:rsidRPr="001F775F">
              <w:rPr>
                <w:rFonts w:asciiTheme="majorBidi" w:eastAsia="Times New Roman" w:hAnsiTheme="majorBidi" w:cstheme="majorBidi"/>
                <w:b/>
                <w:bCs/>
                <w:color w:val="000000"/>
                <w:kern w:val="0"/>
                <w:lang w:eastAsia="en-IN"/>
                <w14:ligatures w14:val="none"/>
              </w:rPr>
              <w:t>Seymour et al. (1983)</w:t>
            </w:r>
            <w:r w:rsidR="00103527">
              <w:rPr>
                <w:rFonts w:asciiTheme="majorBidi" w:hAnsiTheme="majorBidi" w:cstheme="majorBidi"/>
                <w:color w:val="000000"/>
              </w:rPr>
              <w:fldChar w:fldCharType="begin"/>
            </w:r>
            <w:r w:rsidR="00103527">
              <w:rPr>
                <w:rFonts w:asciiTheme="majorBidi" w:hAnsiTheme="majorBidi" w:cstheme="majorBidi"/>
                <w:color w:val="000000"/>
              </w:rPr>
              <w:instrText xml:space="preserve"> ADDIN EN.CITE &lt;EndNote&gt;&lt;Cite&gt;&lt;Author&gt;Seymour&lt;/Author&gt;&lt;Year&gt;1983&lt;/Year&gt;&lt;RecNum&gt;60&lt;/RecNum&gt;&lt;DisplayText&gt;&lt;style face="superscript"&gt;15&lt;/style&gt;&lt;/DisplayText&gt;&lt;record&gt;&lt;rec-number&gt;60&lt;/rec-number&gt;&lt;foreign-keys&gt;&lt;key app="EN" db-id="txtwavw2q00rx2ese29x5d2qf0tsdddp2dew" timestamp="1751960098"&gt;60&lt;/key&gt;&lt;/foreign-keys&gt;&lt;ref-type name="Journal Article"&gt;17&lt;/ref-type&gt;&lt;contributors&gt;&lt;authors&gt;&lt;author&gt;Seymour, G. J.&lt;/author&gt;&lt;author&gt;Powell, R. N.&lt;/author&gt;&lt;author&gt;Cole, K. L.&lt;/author&gt;&lt;author&gt;Aitken, J. F.&lt;/author&gt;&lt;author&gt;Brooks, D.&lt;/author&gt;&lt;author&gt;Beckman, I.&lt;/author&gt;&lt;author&gt;Zola, H.&lt;/author&gt;&lt;author&gt;Bradley, J.&lt;/author&gt;&lt;author&gt;Burns, G. F.&lt;/author&gt;&lt;/authors&gt;&lt;/contributors&gt;&lt;titles&gt;&lt;title&gt;Experimental gingivitis in humans&lt;/title&gt;&lt;secondary-title&gt;Journal of Periodontal Research&lt;/secondary-title&gt;&lt;/titles&gt;&lt;periodical&gt;&lt;full-title&gt;Journal of Periodontal Research&lt;/full-title&gt;&lt;/periodical&gt;&lt;pages&gt;375-385&lt;/pages&gt;&lt;volume&gt;18&lt;/volume&gt;&lt;number&gt;4&lt;/number&gt;&lt;dates&gt;&lt;year&gt;1983&lt;/year&gt;&lt;pub-dates&gt;&lt;date&gt;1983/08/01&lt;/date&gt;&lt;/pub-dates&gt;&lt;/dates&gt;&lt;publisher&gt;John Wiley &amp;amp; Sons, Ltd&lt;/publisher&gt;&lt;isbn&gt;0022-3484&lt;/isbn&gt;&lt;urls&gt;&lt;related-urls&gt;&lt;url&gt;https://doi.org/10.1111/j.1600-0765.1983.tb00373.x&lt;/url&gt;&lt;/related-urls&gt;&lt;/urls&gt;&lt;electronic-resource-num&gt;https://doi.org/10.1111/j.1600-0765.1983.tb00373.x&lt;/electronic-resource-num&gt;&lt;access-date&gt;2025/07/08&lt;/access-date&gt;&lt;/record&gt;&lt;/Cite&gt;&lt;/EndNote&gt;</w:instrText>
            </w:r>
            <w:r w:rsidR="00103527">
              <w:rPr>
                <w:rFonts w:asciiTheme="majorBidi" w:hAnsiTheme="majorBidi" w:cstheme="majorBidi"/>
                <w:color w:val="000000"/>
              </w:rPr>
              <w:fldChar w:fldCharType="separate"/>
            </w:r>
            <w:r w:rsidR="00103527" w:rsidRPr="00824C7D">
              <w:rPr>
                <w:rFonts w:asciiTheme="majorBidi" w:hAnsiTheme="majorBidi" w:cstheme="majorBidi"/>
                <w:noProof/>
                <w:color w:val="000000"/>
                <w:vertAlign w:val="superscript"/>
              </w:rPr>
              <w:t>15</w:t>
            </w:r>
            <w:r w:rsidR="00103527">
              <w:rPr>
                <w:rFonts w:asciiTheme="majorBidi" w:hAnsiTheme="majorBidi" w:cstheme="majorBidi"/>
                <w:color w:val="000000"/>
              </w:rPr>
              <w:fldChar w:fldCharType="end"/>
            </w:r>
          </w:p>
        </w:tc>
        <w:tc>
          <w:tcPr>
            <w:tcW w:w="18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93DABB1" w14:textId="77777777" w:rsidR="00237047" w:rsidRPr="001F775F" w:rsidRDefault="00237047" w:rsidP="00237047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</w:pPr>
            <w:r w:rsidRPr="001F775F"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  <w:t>Moderate</w:t>
            </w:r>
          </w:p>
        </w:tc>
        <w:tc>
          <w:tcPr>
            <w:tcW w:w="18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DF06955" w14:textId="77777777" w:rsidR="00237047" w:rsidRPr="001F775F" w:rsidRDefault="00237047" w:rsidP="00237047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</w:pPr>
            <w:r w:rsidRPr="001F775F"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  <w:t>Low</w:t>
            </w:r>
          </w:p>
        </w:tc>
        <w:tc>
          <w:tcPr>
            <w:tcW w:w="15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B05DF62" w14:textId="77777777" w:rsidR="00237047" w:rsidRPr="001F775F" w:rsidRDefault="00237047" w:rsidP="00237047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</w:pPr>
            <w:r w:rsidRPr="001F775F"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  <w:t>Low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B579607" w14:textId="77777777" w:rsidR="00237047" w:rsidRPr="001F775F" w:rsidRDefault="00237047" w:rsidP="00237047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</w:pPr>
            <w:r w:rsidRPr="001F775F"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  <w:t>Low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A238C2C" w14:textId="77777777" w:rsidR="00237047" w:rsidRPr="001F775F" w:rsidRDefault="00237047" w:rsidP="00237047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</w:pPr>
            <w:r w:rsidRPr="001F775F"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  <w:t>Low</w:t>
            </w:r>
          </w:p>
        </w:tc>
        <w:tc>
          <w:tcPr>
            <w:tcW w:w="18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0C530C0" w14:textId="77777777" w:rsidR="00237047" w:rsidRPr="001F775F" w:rsidRDefault="00237047" w:rsidP="00237047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</w:pPr>
            <w:r w:rsidRPr="001F775F"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  <w:t>Low</w:t>
            </w:r>
          </w:p>
        </w:tc>
        <w:tc>
          <w:tcPr>
            <w:tcW w:w="13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7EC1B82" w14:textId="77777777" w:rsidR="00237047" w:rsidRPr="001F775F" w:rsidRDefault="00237047" w:rsidP="00237047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</w:pPr>
            <w:r w:rsidRPr="001F775F"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  <w:t>Moderate</w:t>
            </w:r>
          </w:p>
        </w:tc>
        <w:tc>
          <w:tcPr>
            <w:tcW w:w="123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7E7F0F8" w14:textId="77777777" w:rsidR="00237047" w:rsidRPr="001F775F" w:rsidRDefault="00237047" w:rsidP="00237047">
            <w:pPr>
              <w:spacing w:after="0" w:line="240" w:lineRule="auto"/>
              <w:rPr>
                <w:rFonts w:asciiTheme="majorBidi" w:eastAsia="Times New Roman" w:hAnsiTheme="majorBidi" w:cstheme="majorBidi"/>
                <w:b/>
                <w:bCs/>
                <w:color w:val="000000"/>
                <w:kern w:val="0"/>
                <w:lang w:eastAsia="en-IN"/>
                <w14:ligatures w14:val="none"/>
              </w:rPr>
            </w:pPr>
            <w:r w:rsidRPr="001F775F">
              <w:rPr>
                <w:rFonts w:asciiTheme="majorBidi" w:eastAsia="Times New Roman" w:hAnsiTheme="majorBidi" w:cstheme="majorBidi"/>
                <w:b/>
                <w:bCs/>
                <w:color w:val="000000"/>
                <w:kern w:val="0"/>
                <w:lang w:eastAsia="en-IN"/>
                <w14:ligatures w14:val="none"/>
              </w:rPr>
              <w:t>Moderate</w:t>
            </w:r>
          </w:p>
        </w:tc>
      </w:tr>
      <w:tr w:rsidR="00237047" w:rsidRPr="001F775F" w14:paraId="44E30499" w14:textId="77777777" w:rsidTr="001F775F">
        <w:trPr>
          <w:trHeight w:val="864"/>
        </w:trPr>
        <w:tc>
          <w:tcPr>
            <w:tcW w:w="14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3D251CA" w14:textId="2743022C" w:rsidR="00237047" w:rsidRPr="001F775F" w:rsidRDefault="00237047" w:rsidP="00237047">
            <w:pPr>
              <w:spacing w:after="0" w:line="240" w:lineRule="auto"/>
              <w:rPr>
                <w:rFonts w:asciiTheme="majorBidi" w:eastAsia="Times New Roman" w:hAnsiTheme="majorBidi" w:cstheme="majorBidi"/>
                <w:b/>
                <w:bCs/>
                <w:color w:val="000000"/>
                <w:kern w:val="0"/>
                <w:lang w:eastAsia="en-IN"/>
                <w14:ligatures w14:val="none"/>
              </w:rPr>
            </w:pPr>
            <w:r w:rsidRPr="001F775F">
              <w:rPr>
                <w:rFonts w:asciiTheme="majorBidi" w:eastAsia="Times New Roman" w:hAnsiTheme="majorBidi" w:cstheme="majorBidi"/>
                <w:b/>
                <w:bCs/>
                <w:color w:val="000000"/>
                <w:kern w:val="0"/>
                <w:lang w:eastAsia="en-IN"/>
                <w14:ligatures w14:val="none"/>
              </w:rPr>
              <w:t>Leishman et al. (2013)</w:t>
            </w:r>
            <w:r w:rsidR="00103527">
              <w:rPr>
                <w:rFonts w:asciiTheme="majorBidi" w:hAnsiTheme="majorBidi" w:cstheme="majorBidi"/>
                <w:color w:val="000000"/>
              </w:rPr>
              <w:fldChar w:fldCharType="begin"/>
            </w:r>
            <w:r w:rsidR="00103527">
              <w:rPr>
                <w:rFonts w:asciiTheme="majorBidi" w:hAnsiTheme="majorBidi" w:cstheme="majorBidi"/>
                <w:color w:val="000000"/>
              </w:rPr>
              <w:instrText xml:space="preserve"> ADDIN EN.CITE &lt;EndNote&gt;&lt;Cite&gt;&lt;Author&gt;Leishman&lt;/Author&gt;&lt;Year&gt;2013&lt;/Year&gt;&lt;RecNum&gt;7&lt;/RecNum&gt;&lt;DisplayText&gt;&lt;style face="superscript"&gt;10&lt;/style&gt;&lt;/DisplayText&gt;&lt;record&gt;&lt;rec-number&gt;7&lt;/rec-number&gt;&lt;foreign-keys&gt;&lt;key app="EN" db-id="txtwavw2q00rx2ese29x5d2qf0tsdddp2dew" timestamp="1751938425"&gt;7&lt;/key&gt;&lt;/foreign-keys&gt;&lt;ref-type name="Journal Article"&gt;17&lt;/ref-type&gt;&lt;contributors&gt;&lt;authors&gt;&lt;author&gt;Leishman, S. J.&lt;/author&gt;&lt;author&gt;Seymour, G. J.&lt;/author&gt;&lt;author&gt;Ford, P. J.&lt;/author&gt;&lt;/authors&gt;&lt;/contributors&gt;&lt;auth-address&gt;The University of Queensland, School of Dentistry, Brisbane QLD 4072, Australia.&lt;/auth-address&gt;&lt;titles&gt;&lt;title&gt;Local and systemic inflammatory responses to experimentally induced gingivitis&lt;/title&gt;&lt;secondary-title&gt;Dis Markers&lt;/secondary-title&gt;&lt;alt-title&gt;Disease markers&lt;/alt-title&gt;&lt;/titles&gt;&lt;periodical&gt;&lt;full-title&gt;Dis Markers&lt;/full-title&gt;&lt;abbr-1&gt;Disease markers&lt;/abbr-1&gt;&lt;/periodical&gt;&lt;alt-periodical&gt;&lt;full-title&gt;Dis Markers&lt;/full-title&gt;&lt;abbr-1&gt;Disease markers&lt;/abbr-1&gt;&lt;/alt-periodical&gt;&lt;pages&gt;543-9&lt;/pages&gt;&lt;volume&gt;35&lt;/volume&gt;&lt;number&gt;5&lt;/number&gt;&lt;edition&gt;2013/11/15&lt;/edition&gt;&lt;keywords&gt;&lt;keyword&gt;Adolescent&lt;/keyword&gt;&lt;keyword&gt;Adult&lt;/keyword&gt;&lt;keyword&gt;Biomarkers/analysis/blood&lt;/keyword&gt;&lt;keyword&gt;Case-Control Studies&lt;/keyword&gt;&lt;keyword&gt;Cytokines/*analysis/blood&lt;/keyword&gt;&lt;keyword&gt;Female&lt;/keyword&gt;&lt;keyword&gt;Gingival Crevicular Fluid/*chemistry&lt;/keyword&gt;&lt;keyword&gt;Gingivitis/blood/*diagnosis&lt;/keyword&gt;&lt;keyword&gt;Humans&lt;/keyword&gt;&lt;keyword&gt;Inflammation/blood/diagnosis&lt;/keyword&gt;&lt;keyword&gt;Intercellular Adhesion Molecule-1/*blood&lt;/keyword&gt;&lt;keyword&gt;Saliva/*chemistry&lt;/keyword&gt;&lt;/keywords&gt;&lt;dates&gt;&lt;year&gt;2013&lt;/year&gt;&lt;/dates&gt;&lt;isbn&gt;0278-0240 (Print)&amp;#xD;0278-0240&lt;/isbn&gt;&lt;accession-num&gt;24227893&lt;/accession-num&gt;&lt;urls&gt;&lt;/urls&gt;&lt;custom2&gt;PMC3817648&lt;/custom2&gt;&lt;electronic-resource-num&gt;10.1155/2013/948569&lt;/electronic-resource-num&gt;&lt;remote-database-provider&gt;NLM&lt;/remote-database-provider&gt;&lt;language&gt;eng&lt;/language&gt;&lt;/record&gt;&lt;/Cite&gt;&lt;/EndNote&gt;</w:instrText>
            </w:r>
            <w:r w:rsidR="00103527">
              <w:rPr>
                <w:rFonts w:asciiTheme="majorBidi" w:hAnsiTheme="majorBidi" w:cstheme="majorBidi"/>
                <w:color w:val="000000"/>
              </w:rPr>
              <w:fldChar w:fldCharType="separate"/>
            </w:r>
            <w:r w:rsidR="00103527" w:rsidRPr="00824C7D">
              <w:rPr>
                <w:rFonts w:asciiTheme="majorBidi" w:hAnsiTheme="majorBidi" w:cstheme="majorBidi"/>
                <w:noProof/>
                <w:color w:val="000000"/>
                <w:vertAlign w:val="superscript"/>
              </w:rPr>
              <w:t>10</w:t>
            </w:r>
            <w:r w:rsidR="00103527">
              <w:rPr>
                <w:rFonts w:asciiTheme="majorBidi" w:hAnsiTheme="majorBidi" w:cstheme="majorBidi"/>
                <w:color w:val="000000"/>
              </w:rPr>
              <w:fldChar w:fldCharType="end"/>
            </w:r>
          </w:p>
        </w:tc>
        <w:tc>
          <w:tcPr>
            <w:tcW w:w="18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6988DA6" w14:textId="77777777" w:rsidR="00237047" w:rsidRPr="001F775F" w:rsidRDefault="00237047" w:rsidP="00237047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</w:pPr>
            <w:r w:rsidRPr="001F775F"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  <w:t>Serious</w:t>
            </w:r>
          </w:p>
        </w:tc>
        <w:tc>
          <w:tcPr>
            <w:tcW w:w="18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57ED5EB" w14:textId="77777777" w:rsidR="00237047" w:rsidRPr="001F775F" w:rsidRDefault="00237047" w:rsidP="00237047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</w:pPr>
            <w:r w:rsidRPr="001F775F"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  <w:t>Low</w:t>
            </w:r>
          </w:p>
        </w:tc>
        <w:tc>
          <w:tcPr>
            <w:tcW w:w="15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DE1968E" w14:textId="77777777" w:rsidR="00237047" w:rsidRPr="001F775F" w:rsidRDefault="00237047" w:rsidP="00237047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</w:pPr>
            <w:r w:rsidRPr="001F775F"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  <w:t>Low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2597490" w14:textId="77777777" w:rsidR="00237047" w:rsidRPr="001F775F" w:rsidRDefault="00237047" w:rsidP="00237047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</w:pPr>
            <w:r w:rsidRPr="001F775F"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  <w:t>Low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CD9B43E" w14:textId="77777777" w:rsidR="00237047" w:rsidRPr="001F775F" w:rsidRDefault="00237047" w:rsidP="00237047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</w:pPr>
            <w:r w:rsidRPr="001F775F"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  <w:t>Moderate</w:t>
            </w:r>
          </w:p>
        </w:tc>
        <w:tc>
          <w:tcPr>
            <w:tcW w:w="18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6E49925" w14:textId="77777777" w:rsidR="00237047" w:rsidRPr="001F775F" w:rsidRDefault="00237047" w:rsidP="00237047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</w:pPr>
            <w:r w:rsidRPr="001F775F"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  <w:t>Low</w:t>
            </w:r>
          </w:p>
        </w:tc>
        <w:tc>
          <w:tcPr>
            <w:tcW w:w="13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AD40C90" w14:textId="77777777" w:rsidR="00237047" w:rsidRPr="001F775F" w:rsidRDefault="00237047" w:rsidP="00237047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</w:pPr>
            <w:r w:rsidRPr="001F775F"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  <w:t>Moderate</w:t>
            </w:r>
          </w:p>
        </w:tc>
        <w:tc>
          <w:tcPr>
            <w:tcW w:w="123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3F2CE58" w14:textId="77777777" w:rsidR="00237047" w:rsidRPr="001F775F" w:rsidRDefault="00237047" w:rsidP="00237047">
            <w:pPr>
              <w:spacing w:after="0" w:line="240" w:lineRule="auto"/>
              <w:rPr>
                <w:rFonts w:asciiTheme="majorBidi" w:eastAsia="Times New Roman" w:hAnsiTheme="majorBidi" w:cstheme="majorBidi"/>
                <w:b/>
                <w:bCs/>
                <w:color w:val="000000"/>
                <w:kern w:val="0"/>
                <w:lang w:eastAsia="en-IN"/>
                <w14:ligatures w14:val="none"/>
              </w:rPr>
            </w:pPr>
            <w:r w:rsidRPr="001F775F">
              <w:rPr>
                <w:rFonts w:asciiTheme="majorBidi" w:eastAsia="Times New Roman" w:hAnsiTheme="majorBidi" w:cstheme="majorBidi"/>
                <w:b/>
                <w:bCs/>
                <w:color w:val="000000"/>
                <w:kern w:val="0"/>
                <w:lang w:eastAsia="en-IN"/>
                <w14:ligatures w14:val="none"/>
              </w:rPr>
              <w:t>Serious</w:t>
            </w:r>
          </w:p>
        </w:tc>
      </w:tr>
      <w:tr w:rsidR="00237047" w:rsidRPr="001F775F" w14:paraId="4652B9DD" w14:textId="77777777" w:rsidTr="001F775F">
        <w:trPr>
          <w:trHeight w:val="864"/>
        </w:trPr>
        <w:tc>
          <w:tcPr>
            <w:tcW w:w="14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4343A85" w14:textId="5069771F" w:rsidR="00237047" w:rsidRPr="001F775F" w:rsidRDefault="00237047" w:rsidP="00237047">
            <w:pPr>
              <w:spacing w:after="0" w:line="240" w:lineRule="auto"/>
              <w:rPr>
                <w:rFonts w:asciiTheme="majorBidi" w:eastAsia="Times New Roman" w:hAnsiTheme="majorBidi" w:cstheme="majorBidi"/>
                <w:b/>
                <w:bCs/>
                <w:color w:val="000000"/>
                <w:kern w:val="0"/>
                <w:lang w:eastAsia="en-IN"/>
                <w14:ligatures w14:val="none"/>
              </w:rPr>
            </w:pPr>
            <w:r w:rsidRPr="001F775F">
              <w:rPr>
                <w:rFonts w:asciiTheme="majorBidi" w:eastAsia="Times New Roman" w:hAnsiTheme="majorBidi" w:cstheme="majorBidi"/>
                <w:b/>
                <w:bCs/>
                <w:color w:val="000000"/>
                <w:kern w:val="0"/>
                <w:lang w:eastAsia="en-IN"/>
                <w14:ligatures w14:val="none"/>
              </w:rPr>
              <w:t>Kowolik et al. (2001)</w:t>
            </w:r>
            <w:r w:rsidR="00103527">
              <w:rPr>
                <w:rFonts w:asciiTheme="majorBidi" w:hAnsiTheme="majorBidi" w:cstheme="majorBidi"/>
                <w:color w:val="000000"/>
              </w:rPr>
              <w:fldChar w:fldCharType="begin">
                <w:fldData xml:space="preserve">PEVuZE5vdGU+PENpdGU+PEF1dGhvcj5Lb3dvbGlrPC9BdXRob3I+PFllYXI+MjAwMTwvWWVhcj48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</w:fldData>
              </w:fldChar>
            </w:r>
            <w:r w:rsidR="00103527">
              <w:rPr>
                <w:rFonts w:asciiTheme="majorBidi" w:hAnsiTheme="majorBidi" w:cstheme="majorBidi"/>
                <w:color w:val="000000"/>
              </w:rPr>
              <w:instrText xml:space="preserve"> ADDIN EN.CITE </w:instrText>
            </w:r>
            <w:r w:rsidR="00103527">
              <w:rPr>
                <w:rFonts w:asciiTheme="majorBidi" w:hAnsiTheme="majorBidi" w:cstheme="majorBidi"/>
                <w:color w:val="000000"/>
              </w:rPr>
              <w:fldChar w:fldCharType="begin">
                <w:fldData xml:space="preserve">PEVuZE5vdGU+PENpdGU+PEF1dGhvcj5Lb3dvbGlrPC9BdXRob3I+PFllYXI+MjAwMTwvWWVhcj48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</w:fldData>
              </w:fldChar>
            </w:r>
            <w:r w:rsidR="00103527">
              <w:rPr>
                <w:rFonts w:asciiTheme="majorBidi" w:hAnsiTheme="majorBidi" w:cstheme="majorBidi"/>
                <w:color w:val="000000"/>
              </w:rPr>
              <w:instrText xml:space="preserve"> ADDIN EN.CITE.DATA </w:instrText>
            </w:r>
            <w:r w:rsidR="00103527">
              <w:rPr>
                <w:rFonts w:asciiTheme="majorBidi" w:hAnsiTheme="majorBidi" w:cstheme="majorBidi"/>
                <w:color w:val="000000"/>
              </w:rPr>
            </w:r>
            <w:r w:rsidR="00103527">
              <w:rPr>
                <w:rFonts w:asciiTheme="majorBidi" w:hAnsiTheme="majorBidi" w:cstheme="majorBidi"/>
                <w:color w:val="000000"/>
              </w:rPr>
              <w:fldChar w:fldCharType="end"/>
            </w:r>
            <w:r w:rsidR="00103527">
              <w:rPr>
                <w:rFonts w:asciiTheme="majorBidi" w:hAnsiTheme="majorBidi" w:cstheme="majorBidi"/>
                <w:color w:val="000000"/>
              </w:rPr>
            </w:r>
            <w:r w:rsidR="00103527">
              <w:rPr>
                <w:rFonts w:asciiTheme="majorBidi" w:hAnsiTheme="majorBidi" w:cstheme="majorBidi"/>
                <w:color w:val="000000"/>
              </w:rPr>
              <w:fldChar w:fldCharType="separate"/>
            </w:r>
            <w:r w:rsidR="00103527" w:rsidRPr="00824C7D">
              <w:rPr>
                <w:rFonts w:asciiTheme="majorBidi" w:hAnsiTheme="majorBidi" w:cstheme="majorBidi"/>
                <w:noProof/>
                <w:color w:val="000000"/>
                <w:vertAlign w:val="superscript"/>
              </w:rPr>
              <w:t>14</w:t>
            </w:r>
            <w:r w:rsidR="00103527">
              <w:rPr>
                <w:rFonts w:asciiTheme="majorBidi" w:hAnsiTheme="majorBidi" w:cstheme="majorBidi"/>
                <w:color w:val="000000"/>
              </w:rPr>
              <w:fldChar w:fldCharType="end"/>
            </w:r>
          </w:p>
        </w:tc>
        <w:tc>
          <w:tcPr>
            <w:tcW w:w="18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2B5F175" w14:textId="77777777" w:rsidR="00237047" w:rsidRPr="001F775F" w:rsidRDefault="00237047" w:rsidP="00237047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</w:pPr>
            <w:r w:rsidRPr="001F775F"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  <w:t>Serious</w:t>
            </w:r>
          </w:p>
        </w:tc>
        <w:tc>
          <w:tcPr>
            <w:tcW w:w="18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8FCF9FC" w14:textId="77777777" w:rsidR="00237047" w:rsidRPr="001F775F" w:rsidRDefault="00237047" w:rsidP="00237047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</w:pPr>
            <w:r w:rsidRPr="001F775F"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  <w:t>Low</w:t>
            </w:r>
          </w:p>
        </w:tc>
        <w:tc>
          <w:tcPr>
            <w:tcW w:w="15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C0F025A" w14:textId="77777777" w:rsidR="00237047" w:rsidRPr="001F775F" w:rsidRDefault="00237047" w:rsidP="00237047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</w:pPr>
            <w:r w:rsidRPr="001F775F"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  <w:t>Low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6DA0D50" w14:textId="77777777" w:rsidR="00237047" w:rsidRPr="001F775F" w:rsidRDefault="00237047" w:rsidP="00237047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</w:pPr>
            <w:r w:rsidRPr="001F775F"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  <w:t>Low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63D8F02" w14:textId="77777777" w:rsidR="00237047" w:rsidRPr="001F775F" w:rsidRDefault="00237047" w:rsidP="00237047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</w:pPr>
            <w:r w:rsidRPr="001F775F"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  <w:t>Low</w:t>
            </w:r>
          </w:p>
        </w:tc>
        <w:tc>
          <w:tcPr>
            <w:tcW w:w="18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2A3E425" w14:textId="77777777" w:rsidR="00237047" w:rsidRPr="001F775F" w:rsidRDefault="00237047" w:rsidP="00237047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</w:pPr>
            <w:r w:rsidRPr="001F775F"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  <w:t>Low</w:t>
            </w:r>
          </w:p>
        </w:tc>
        <w:tc>
          <w:tcPr>
            <w:tcW w:w="13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4741D8E" w14:textId="77777777" w:rsidR="00237047" w:rsidRPr="001F775F" w:rsidRDefault="00237047" w:rsidP="00237047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</w:pPr>
            <w:r w:rsidRPr="001F775F"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  <w:t>Moderate</w:t>
            </w:r>
          </w:p>
        </w:tc>
        <w:tc>
          <w:tcPr>
            <w:tcW w:w="123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59EC0AE" w14:textId="77777777" w:rsidR="00237047" w:rsidRPr="001F775F" w:rsidRDefault="00237047" w:rsidP="00237047">
            <w:pPr>
              <w:spacing w:after="0" w:line="240" w:lineRule="auto"/>
              <w:rPr>
                <w:rFonts w:asciiTheme="majorBidi" w:eastAsia="Times New Roman" w:hAnsiTheme="majorBidi" w:cstheme="majorBidi"/>
                <w:b/>
                <w:bCs/>
                <w:color w:val="000000"/>
                <w:kern w:val="0"/>
                <w:lang w:eastAsia="en-IN"/>
                <w14:ligatures w14:val="none"/>
              </w:rPr>
            </w:pPr>
            <w:r w:rsidRPr="001F775F">
              <w:rPr>
                <w:rFonts w:asciiTheme="majorBidi" w:eastAsia="Times New Roman" w:hAnsiTheme="majorBidi" w:cstheme="majorBidi"/>
                <w:b/>
                <w:bCs/>
                <w:color w:val="000000"/>
                <w:kern w:val="0"/>
                <w:lang w:eastAsia="en-IN"/>
                <w14:ligatures w14:val="none"/>
              </w:rPr>
              <w:t>Serious</w:t>
            </w:r>
          </w:p>
        </w:tc>
      </w:tr>
      <w:tr w:rsidR="00237047" w:rsidRPr="001F775F" w14:paraId="68D4104B" w14:textId="77777777" w:rsidTr="001F775F">
        <w:trPr>
          <w:trHeight w:val="864"/>
        </w:trPr>
        <w:tc>
          <w:tcPr>
            <w:tcW w:w="14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EB12747" w14:textId="25D39EE3" w:rsidR="00237047" w:rsidRPr="001F775F" w:rsidRDefault="00237047" w:rsidP="00237047">
            <w:pPr>
              <w:spacing w:after="0" w:line="240" w:lineRule="auto"/>
              <w:rPr>
                <w:rFonts w:asciiTheme="majorBidi" w:eastAsia="Times New Roman" w:hAnsiTheme="majorBidi" w:cstheme="majorBidi"/>
                <w:b/>
                <w:bCs/>
                <w:color w:val="000000"/>
                <w:kern w:val="0"/>
                <w:lang w:eastAsia="en-IN"/>
                <w14:ligatures w14:val="none"/>
              </w:rPr>
            </w:pPr>
            <w:r w:rsidRPr="001F775F">
              <w:rPr>
                <w:rFonts w:asciiTheme="majorBidi" w:eastAsia="Times New Roman" w:hAnsiTheme="majorBidi" w:cstheme="majorBidi"/>
                <w:b/>
                <w:bCs/>
                <w:color w:val="000000"/>
                <w:kern w:val="0"/>
                <w:lang w:eastAsia="en-IN"/>
                <w14:ligatures w14:val="none"/>
              </w:rPr>
              <w:t>Danielsen et al. (1989)</w:t>
            </w:r>
            <w:r w:rsidR="00103527">
              <w:rPr>
                <w:rFonts w:asciiTheme="majorBidi" w:hAnsiTheme="majorBidi" w:cstheme="majorBidi"/>
                <w:color w:val="000000"/>
              </w:rPr>
              <w:fldChar w:fldCharType="begin"/>
            </w:r>
            <w:r w:rsidR="00103527">
              <w:rPr>
                <w:rFonts w:asciiTheme="majorBidi" w:hAnsiTheme="majorBidi" w:cstheme="majorBidi"/>
                <w:color w:val="000000"/>
              </w:rPr>
              <w:instrText xml:space="preserve"> ADDIN EN.CITE &lt;EndNote&gt;&lt;Cite&gt;&lt;Author&gt;Danielsen&lt;/Author&gt;&lt;Year&gt;1989&lt;/Year&gt;&lt;RecNum&gt;57&lt;/RecNum&gt;&lt;DisplayText&gt;&lt;style face="superscript"&gt;8&lt;/style&gt;&lt;/DisplayText&gt;&lt;record&gt;&lt;rec-number&gt;57&lt;/rec-number&gt;&lt;foreign-keys&gt;&lt;key app="EN" db-id="txtwavw2q00rx2ese29x5d2qf0tsdddp2dew" timestamp="1751959732"&gt;57&lt;/key&gt;&lt;/foreign-keys&gt;&lt;ref-type name="Journal Article"&gt;17&lt;/ref-type&gt;&lt;contributors&gt;&lt;authors&gt;&lt;author&gt;Danielsen, B.&lt;/author&gt;&lt;author&gt;Manji, F.&lt;/author&gt;&lt;author&gt;Nagelkerke, N.&lt;/author&gt;&lt;author&gt;Fejerskov, O.&lt;/author&gt;&lt;author&gt;Baelum, V.&lt;/author&gt;&lt;/authors&gt;&lt;/contributors&gt;&lt;titles&gt;&lt;title&gt;Transition dynamics in experimental gingivitis in humans&lt;/title&gt;&lt;secondary-title&gt;J Periodontal Res&lt;/secondary-title&gt;&lt;alt-title&gt;Journal of periodontal research&lt;/alt-title&gt;&lt;/titles&gt;&lt;periodical&gt;&lt;full-title&gt;J Periodontal Res&lt;/full-title&gt;&lt;/periodical&gt;&lt;alt-periodical&gt;&lt;full-title&gt;Journal of Periodontal Research&lt;/full-title&gt;&lt;/alt-periodical&gt;&lt;pages&gt;254-60&lt;/pages&gt;&lt;volume&gt;24&lt;/volume&gt;&lt;number&gt;4&lt;/number&gt;&lt;edition&gt;1989/07/01&lt;/edition&gt;&lt;keywords&gt;&lt;keyword&gt;Adult&lt;/keyword&gt;&lt;keyword&gt;Dental Plaque/*physiopathology/prevention &amp;amp; control&lt;/keyword&gt;&lt;keyword&gt;Dental Plaque Index&lt;/keyword&gt;&lt;keyword&gt;Dental Prophylaxis&lt;/keyword&gt;&lt;keyword&gt;Female&lt;/keyword&gt;&lt;keyword&gt;Gingiva/physiology&lt;/keyword&gt;&lt;keyword&gt;Gingivitis/*physiopathology/prevention &amp;amp; control&lt;/keyword&gt;&lt;keyword&gt;Humans&lt;/keyword&gt;&lt;keyword&gt;Male&lt;/keyword&gt;&lt;keyword&gt;Oral Hygiene&lt;/keyword&gt;&lt;keyword&gt;Periodontal Index&lt;/keyword&gt;&lt;/keywords&gt;&lt;dates&gt;&lt;year&gt;1989&lt;/year&gt;&lt;pub-dates&gt;&lt;date&gt;Jul&lt;/date&gt;&lt;/pub-dates&gt;&lt;/dates&gt;&lt;isbn&gt;0022-3484 (Print)&amp;#xD;0022-3484&lt;/isbn&gt;&lt;accession-num&gt;2528625&lt;/accession-num&gt;&lt;urls&gt;&lt;/urls&gt;&lt;electronic-resource-num&gt;10.1111/j.1600-0765.1989.tb01790.x&lt;/electronic-resource-num&gt;&lt;remote-database-provider&gt;NLM&lt;/remote-database-provider&gt;&lt;language&gt;eng&lt;/language&gt;&lt;/record&gt;&lt;/Cite&gt;&lt;/EndNote&gt;</w:instrText>
            </w:r>
            <w:r w:rsidR="00103527">
              <w:rPr>
                <w:rFonts w:asciiTheme="majorBidi" w:hAnsiTheme="majorBidi" w:cstheme="majorBidi"/>
                <w:color w:val="000000"/>
              </w:rPr>
              <w:fldChar w:fldCharType="separate"/>
            </w:r>
            <w:r w:rsidR="00103527" w:rsidRPr="00824C7D">
              <w:rPr>
                <w:rFonts w:asciiTheme="majorBidi" w:hAnsiTheme="majorBidi" w:cstheme="majorBidi"/>
                <w:noProof/>
                <w:color w:val="000000"/>
                <w:vertAlign w:val="superscript"/>
              </w:rPr>
              <w:t>8</w:t>
            </w:r>
            <w:r w:rsidR="00103527">
              <w:rPr>
                <w:rFonts w:asciiTheme="majorBidi" w:hAnsiTheme="majorBidi" w:cstheme="majorBidi"/>
                <w:color w:val="000000"/>
              </w:rPr>
              <w:fldChar w:fldCharType="end"/>
            </w:r>
          </w:p>
        </w:tc>
        <w:tc>
          <w:tcPr>
            <w:tcW w:w="18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D3CC063" w14:textId="77777777" w:rsidR="00237047" w:rsidRPr="001F775F" w:rsidRDefault="00237047" w:rsidP="00237047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</w:pPr>
            <w:r w:rsidRPr="001F775F"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  <w:t>Serious</w:t>
            </w:r>
          </w:p>
        </w:tc>
        <w:tc>
          <w:tcPr>
            <w:tcW w:w="18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EAD5787" w14:textId="77777777" w:rsidR="00237047" w:rsidRPr="001F775F" w:rsidRDefault="00237047" w:rsidP="00237047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</w:pPr>
            <w:r w:rsidRPr="001F775F"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  <w:t>Low</w:t>
            </w:r>
          </w:p>
        </w:tc>
        <w:tc>
          <w:tcPr>
            <w:tcW w:w="15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B03AD69" w14:textId="77777777" w:rsidR="00237047" w:rsidRPr="001F775F" w:rsidRDefault="00237047" w:rsidP="00237047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</w:pPr>
            <w:r w:rsidRPr="001F775F"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  <w:t>Low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720670A" w14:textId="77777777" w:rsidR="00237047" w:rsidRPr="001F775F" w:rsidRDefault="00237047" w:rsidP="00237047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</w:pPr>
            <w:r w:rsidRPr="001F775F"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  <w:t>Low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11DD8EE" w14:textId="77777777" w:rsidR="00237047" w:rsidRPr="001F775F" w:rsidRDefault="00237047" w:rsidP="00237047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</w:pPr>
            <w:r w:rsidRPr="001F775F"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  <w:t>Moderate</w:t>
            </w:r>
          </w:p>
        </w:tc>
        <w:tc>
          <w:tcPr>
            <w:tcW w:w="18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117E452" w14:textId="77777777" w:rsidR="00237047" w:rsidRPr="001F775F" w:rsidRDefault="00237047" w:rsidP="00237047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</w:pPr>
            <w:r w:rsidRPr="001F775F"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  <w:t>Low</w:t>
            </w:r>
          </w:p>
        </w:tc>
        <w:tc>
          <w:tcPr>
            <w:tcW w:w="13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C9F1107" w14:textId="77777777" w:rsidR="00237047" w:rsidRPr="001F775F" w:rsidRDefault="00237047" w:rsidP="00237047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</w:pPr>
            <w:r w:rsidRPr="001F775F"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  <w:t>Moderate</w:t>
            </w:r>
          </w:p>
        </w:tc>
        <w:tc>
          <w:tcPr>
            <w:tcW w:w="123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D5D2152" w14:textId="77777777" w:rsidR="00237047" w:rsidRPr="001F775F" w:rsidRDefault="00237047" w:rsidP="00237047">
            <w:pPr>
              <w:spacing w:after="0" w:line="240" w:lineRule="auto"/>
              <w:rPr>
                <w:rFonts w:asciiTheme="majorBidi" w:eastAsia="Times New Roman" w:hAnsiTheme="majorBidi" w:cstheme="majorBidi"/>
                <w:b/>
                <w:bCs/>
                <w:color w:val="000000"/>
                <w:kern w:val="0"/>
                <w:lang w:eastAsia="en-IN"/>
                <w14:ligatures w14:val="none"/>
              </w:rPr>
            </w:pPr>
            <w:r w:rsidRPr="001F775F">
              <w:rPr>
                <w:rFonts w:asciiTheme="majorBidi" w:eastAsia="Times New Roman" w:hAnsiTheme="majorBidi" w:cstheme="majorBidi"/>
                <w:b/>
                <w:bCs/>
                <w:color w:val="000000"/>
                <w:kern w:val="0"/>
                <w:lang w:eastAsia="en-IN"/>
                <w14:ligatures w14:val="none"/>
              </w:rPr>
              <w:t>Serious</w:t>
            </w:r>
          </w:p>
        </w:tc>
      </w:tr>
    </w:tbl>
    <w:p w14:paraId="5AC93750" w14:textId="77777777" w:rsidR="00237047" w:rsidRPr="0099164A" w:rsidRDefault="00237047">
      <w:pPr>
        <w:rPr>
          <w:rFonts w:asciiTheme="majorBidi" w:hAnsiTheme="majorBidi" w:cstheme="majorBidi"/>
          <w:sz w:val="16"/>
          <w:szCs w:val="16"/>
        </w:rPr>
      </w:pPr>
    </w:p>
    <w:p w14:paraId="656C21D1" w14:textId="77777777" w:rsidR="00FF57DE" w:rsidRPr="0099164A" w:rsidRDefault="00FF57DE">
      <w:pPr>
        <w:rPr>
          <w:rFonts w:asciiTheme="majorBidi" w:hAnsiTheme="majorBidi" w:cstheme="majorBidi"/>
          <w:sz w:val="16"/>
          <w:szCs w:val="16"/>
        </w:rPr>
      </w:pPr>
    </w:p>
    <w:p w14:paraId="6B7E75F8" w14:textId="77777777" w:rsidR="0062595A" w:rsidRPr="0099164A" w:rsidRDefault="0062595A">
      <w:pPr>
        <w:rPr>
          <w:rFonts w:asciiTheme="majorBidi" w:hAnsiTheme="majorBidi" w:cstheme="majorBidi"/>
          <w:b/>
          <w:bCs/>
          <w:sz w:val="16"/>
          <w:szCs w:val="16"/>
        </w:rPr>
      </w:pPr>
    </w:p>
    <w:p w14:paraId="7AB165F1" w14:textId="77777777" w:rsidR="0062595A" w:rsidRPr="0099164A" w:rsidRDefault="0062595A">
      <w:pPr>
        <w:rPr>
          <w:rFonts w:asciiTheme="majorBidi" w:hAnsiTheme="majorBidi" w:cstheme="majorBidi"/>
          <w:b/>
          <w:bCs/>
          <w:sz w:val="16"/>
          <w:szCs w:val="16"/>
        </w:rPr>
      </w:pPr>
      <w:r w:rsidRPr="0099164A">
        <w:rPr>
          <w:rFonts w:asciiTheme="majorBidi" w:hAnsiTheme="majorBidi" w:cstheme="majorBidi"/>
          <w:b/>
          <w:bCs/>
          <w:sz w:val="16"/>
          <w:szCs w:val="16"/>
        </w:rPr>
        <w:br w:type="page"/>
      </w:r>
    </w:p>
    <w:p w14:paraId="1E171629" w14:textId="07136490" w:rsidR="00FF57DE" w:rsidRPr="001F775F" w:rsidRDefault="004554BF">
      <w:pPr>
        <w:rPr>
          <w:rFonts w:asciiTheme="majorBidi" w:hAnsiTheme="majorBidi" w:cstheme="majorBidi"/>
        </w:rPr>
      </w:pPr>
      <w:r w:rsidRPr="00CD46D5">
        <w:rPr>
          <w:rFonts w:asciiTheme="majorBidi" w:hAnsiTheme="majorBidi" w:cstheme="majorBidi"/>
          <w:b/>
          <w:bCs/>
          <w:color w:val="000000"/>
          <w:lang w:val="en-US"/>
        </w:rPr>
        <w:lastRenderedPageBreak/>
        <w:t>Supplementary</w:t>
      </w:r>
      <w:r w:rsidRPr="00212E62">
        <w:rPr>
          <w:rFonts w:asciiTheme="majorBidi" w:hAnsiTheme="majorBidi" w:cstheme="majorBidi"/>
          <w:color w:val="000000"/>
          <w:lang w:val="en-US"/>
        </w:rPr>
        <w:t xml:space="preserve"> </w:t>
      </w:r>
      <w:r w:rsidR="00C91E20" w:rsidRPr="001F775F">
        <w:rPr>
          <w:rFonts w:asciiTheme="majorBidi" w:hAnsiTheme="majorBidi" w:cstheme="majorBidi"/>
          <w:b/>
          <w:bCs/>
        </w:rPr>
        <w:t xml:space="preserve">Table </w:t>
      </w:r>
      <w:r w:rsidR="0062595A" w:rsidRPr="001F775F">
        <w:rPr>
          <w:rFonts w:asciiTheme="majorBidi" w:hAnsiTheme="majorBidi" w:cstheme="majorBidi"/>
          <w:b/>
          <w:bCs/>
        </w:rPr>
        <w:t>4.</w:t>
      </w:r>
      <w:r w:rsidR="00C91E20" w:rsidRPr="001F775F">
        <w:rPr>
          <w:rFonts w:asciiTheme="majorBidi" w:hAnsiTheme="majorBidi" w:cstheme="majorBidi"/>
          <w:b/>
          <w:bCs/>
        </w:rPr>
        <w:t xml:space="preserve"> </w:t>
      </w:r>
      <w:r w:rsidR="00C91E20" w:rsidRPr="001F775F">
        <w:rPr>
          <w:rFonts w:asciiTheme="majorBidi" w:hAnsiTheme="majorBidi" w:cstheme="majorBidi"/>
        </w:rPr>
        <w:t>Newcastle–Ottawa Scale (NOS) Quality Assessment for Included Cohort Studies.</w: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5386"/>
        <w:gridCol w:w="1171"/>
        <w:gridCol w:w="1469"/>
        <w:gridCol w:w="2056"/>
        <w:gridCol w:w="1482"/>
        <w:gridCol w:w="1096"/>
        <w:gridCol w:w="1288"/>
      </w:tblGrid>
      <w:tr w:rsidR="00C91E20" w:rsidRPr="001F775F" w14:paraId="5C052B5D" w14:textId="77777777" w:rsidTr="00A7512F">
        <w:trPr>
          <w:trHeight w:val="864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34B2E76" w14:textId="77777777" w:rsidR="00C91E20" w:rsidRPr="001F775F" w:rsidRDefault="00C91E20" w:rsidP="00C91E20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kern w:val="0"/>
                <w:lang w:eastAsia="en-IN"/>
                <w14:ligatures w14:val="none"/>
              </w:rPr>
            </w:pPr>
            <w:r w:rsidRPr="001F775F">
              <w:rPr>
                <w:rFonts w:asciiTheme="majorBidi" w:eastAsia="Times New Roman" w:hAnsiTheme="majorBidi" w:cstheme="majorBidi"/>
                <w:b/>
                <w:bCs/>
                <w:color w:val="000000"/>
                <w:kern w:val="0"/>
                <w:lang w:eastAsia="en-IN"/>
                <w14:ligatures w14:val="none"/>
              </w:rPr>
              <w:t>Study Title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6425988" w14:textId="77777777" w:rsidR="00C91E20" w:rsidRPr="001F775F" w:rsidRDefault="00C91E20" w:rsidP="00C91E20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kern w:val="0"/>
                <w:lang w:eastAsia="en-IN"/>
                <w14:ligatures w14:val="none"/>
              </w:rPr>
            </w:pPr>
            <w:r w:rsidRPr="001F775F">
              <w:rPr>
                <w:rFonts w:asciiTheme="majorBidi" w:eastAsia="Times New Roman" w:hAnsiTheme="majorBidi" w:cstheme="majorBidi"/>
                <w:b/>
                <w:bCs/>
                <w:color w:val="000000"/>
                <w:kern w:val="0"/>
                <w:lang w:eastAsia="en-IN"/>
                <w14:ligatures w14:val="none"/>
              </w:rPr>
              <w:t>Study Design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A718920" w14:textId="77777777" w:rsidR="00C91E20" w:rsidRPr="001F775F" w:rsidRDefault="00C91E20" w:rsidP="00C91E20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kern w:val="0"/>
                <w:lang w:eastAsia="en-IN"/>
                <w14:ligatures w14:val="none"/>
              </w:rPr>
            </w:pPr>
            <w:r w:rsidRPr="001F775F">
              <w:rPr>
                <w:rFonts w:asciiTheme="majorBidi" w:eastAsia="Times New Roman" w:hAnsiTheme="majorBidi" w:cstheme="majorBidi"/>
                <w:b/>
                <w:bCs/>
                <w:color w:val="000000"/>
                <w:kern w:val="0"/>
                <w:lang w:eastAsia="en-IN"/>
                <w14:ligatures w14:val="none"/>
              </w:rPr>
              <w:t>Selection (max 4)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0A67ED9" w14:textId="77777777" w:rsidR="00C91E20" w:rsidRPr="001F775F" w:rsidRDefault="00C91E20" w:rsidP="00C91E20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kern w:val="0"/>
                <w:lang w:eastAsia="en-IN"/>
                <w14:ligatures w14:val="none"/>
              </w:rPr>
            </w:pPr>
            <w:r w:rsidRPr="001F775F">
              <w:rPr>
                <w:rFonts w:asciiTheme="majorBidi" w:eastAsia="Times New Roman" w:hAnsiTheme="majorBidi" w:cstheme="majorBidi"/>
                <w:b/>
                <w:bCs/>
                <w:color w:val="000000"/>
                <w:kern w:val="0"/>
                <w:lang w:eastAsia="en-IN"/>
                <w14:ligatures w14:val="none"/>
              </w:rPr>
              <w:t>Comparability (max 2)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E5D05BB" w14:textId="77777777" w:rsidR="00C91E20" w:rsidRPr="001F775F" w:rsidRDefault="00C91E20" w:rsidP="00C91E20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kern w:val="0"/>
                <w:lang w:eastAsia="en-IN"/>
                <w14:ligatures w14:val="none"/>
              </w:rPr>
            </w:pPr>
            <w:r w:rsidRPr="001F775F">
              <w:rPr>
                <w:rFonts w:asciiTheme="majorBidi" w:eastAsia="Times New Roman" w:hAnsiTheme="majorBidi" w:cstheme="majorBidi"/>
                <w:b/>
                <w:bCs/>
                <w:color w:val="000000"/>
                <w:kern w:val="0"/>
                <w:lang w:eastAsia="en-IN"/>
                <w14:ligatures w14:val="none"/>
              </w:rPr>
              <w:t>Outcome (max 3)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1B18192" w14:textId="77777777" w:rsidR="00C91E20" w:rsidRPr="001F775F" w:rsidRDefault="00C91E20" w:rsidP="00C91E20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kern w:val="0"/>
                <w:lang w:eastAsia="en-IN"/>
                <w14:ligatures w14:val="none"/>
              </w:rPr>
            </w:pPr>
            <w:r w:rsidRPr="001F775F">
              <w:rPr>
                <w:rFonts w:asciiTheme="majorBidi" w:eastAsia="Times New Roman" w:hAnsiTheme="majorBidi" w:cstheme="majorBidi"/>
                <w:b/>
                <w:bCs/>
                <w:color w:val="000000"/>
                <w:kern w:val="0"/>
                <w:lang w:eastAsia="en-IN"/>
                <w14:ligatures w14:val="none"/>
              </w:rPr>
              <w:t>Total (max 9)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1C48A94" w14:textId="77777777" w:rsidR="00C91E20" w:rsidRPr="001F775F" w:rsidRDefault="00C91E20" w:rsidP="00C91E20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kern w:val="0"/>
                <w:lang w:eastAsia="en-IN"/>
                <w14:ligatures w14:val="none"/>
              </w:rPr>
            </w:pPr>
            <w:r w:rsidRPr="001F775F">
              <w:rPr>
                <w:rFonts w:asciiTheme="majorBidi" w:eastAsia="Times New Roman" w:hAnsiTheme="majorBidi" w:cstheme="majorBidi"/>
                <w:b/>
                <w:bCs/>
                <w:color w:val="000000"/>
                <w:kern w:val="0"/>
                <w:lang w:eastAsia="en-IN"/>
                <w14:ligatures w14:val="none"/>
              </w:rPr>
              <w:t>Overall Rating</w:t>
            </w:r>
          </w:p>
        </w:tc>
      </w:tr>
      <w:tr w:rsidR="00C91E20" w:rsidRPr="001F775F" w14:paraId="63446F13" w14:textId="77777777" w:rsidTr="007D6370">
        <w:trPr>
          <w:trHeight w:val="561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D5D7DF1" w14:textId="77777777" w:rsidR="00C91E20" w:rsidRPr="001F775F" w:rsidRDefault="00C91E20" w:rsidP="00C91E20">
            <w:pPr>
              <w:spacing w:after="0" w:line="240" w:lineRule="auto"/>
              <w:rPr>
                <w:rFonts w:asciiTheme="majorBidi" w:eastAsia="Times New Roman" w:hAnsiTheme="majorBidi" w:cstheme="majorBidi"/>
                <w:i/>
                <w:iCs/>
                <w:color w:val="000000"/>
                <w:kern w:val="0"/>
                <w:lang w:eastAsia="en-IN"/>
                <w14:ligatures w14:val="none"/>
              </w:rPr>
            </w:pPr>
            <w:r w:rsidRPr="001F775F">
              <w:rPr>
                <w:rFonts w:asciiTheme="majorBidi" w:eastAsia="Times New Roman" w:hAnsiTheme="majorBidi" w:cstheme="majorBidi"/>
                <w:i/>
                <w:iCs/>
                <w:color w:val="000000"/>
                <w:kern w:val="0"/>
                <w:lang w:eastAsia="en-IN"/>
                <w14:ligatures w14:val="none"/>
              </w:rPr>
              <w:t>Identification of inflammatory response patterns in experimental gingivitis studies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6B55EF8" w14:textId="77777777" w:rsidR="00C91E20" w:rsidRPr="001F775F" w:rsidRDefault="00C91E20" w:rsidP="00C91E20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</w:pPr>
            <w:r w:rsidRPr="001F775F"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  <w:t>Cohort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7091075" w14:textId="77777777" w:rsidR="00C91E20" w:rsidRPr="001F775F" w:rsidRDefault="00C91E20" w:rsidP="00C91E20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</w:pPr>
            <w:r w:rsidRPr="001F775F">
              <w:rPr>
                <w:rFonts w:ascii="Segoe UI Symbol" w:eastAsia="Times New Roman" w:hAnsi="Segoe UI Symbol" w:cs="Segoe UI Symbol"/>
                <w:color w:val="000000"/>
                <w:kern w:val="0"/>
                <w:lang w:eastAsia="en-IN"/>
                <w14:ligatures w14:val="none"/>
              </w:rPr>
              <w:t>★★★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1C93378" w14:textId="77777777" w:rsidR="00C91E20" w:rsidRPr="001F775F" w:rsidRDefault="00C91E20" w:rsidP="00C91E20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</w:pPr>
            <w:r w:rsidRPr="001F775F">
              <w:rPr>
                <w:rFonts w:ascii="Segoe UI Symbol" w:eastAsia="Times New Roman" w:hAnsi="Segoe UI Symbol" w:cs="Segoe UI Symbol"/>
                <w:color w:val="000000"/>
                <w:kern w:val="0"/>
                <w:lang w:eastAsia="en-IN"/>
                <w14:ligatures w14:val="none"/>
              </w:rPr>
              <w:t>★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EC849B3" w14:textId="77777777" w:rsidR="00C91E20" w:rsidRPr="001F775F" w:rsidRDefault="00C91E20" w:rsidP="00C91E20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</w:pPr>
            <w:r w:rsidRPr="001F775F">
              <w:rPr>
                <w:rFonts w:ascii="Segoe UI Symbol" w:eastAsia="Times New Roman" w:hAnsi="Segoe UI Symbol" w:cs="Segoe UI Symbol"/>
                <w:color w:val="000000"/>
                <w:kern w:val="0"/>
                <w:lang w:eastAsia="en-IN"/>
                <w14:ligatures w14:val="none"/>
              </w:rPr>
              <w:t>★★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4C04054" w14:textId="77777777" w:rsidR="00C91E20" w:rsidRPr="001F775F" w:rsidRDefault="00C91E20" w:rsidP="00C91E20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</w:pPr>
            <w:r w:rsidRPr="001F775F"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E70AA5D" w14:textId="77777777" w:rsidR="00C91E20" w:rsidRPr="001F775F" w:rsidRDefault="00C91E20" w:rsidP="00C91E20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</w:pPr>
            <w:r w:rsidRPr="001F775F"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  <w:t>Good</w:t>
            </w:r>
          </w:p>
        </w:tc>
      </w:tr>
      <w:tr w:rsidR="00C91E20" w:rsidRPr="001F775F" w14:paraId="60EC338E" w14:textId="77777777" w:rsidTr="007D6370">
        <w:trPr>
          <w:trHeight w:val="58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3661C12" w14:textId="77777777" w:rsidR="00C91E20" w:rsidRPr="001F775F" w:rsidRDefault="00C91E20" w:rsidP="00C91E20">
            <w:pPr>
              <w:spacing w:after="0" w:line="240" w:lineRule="auto"/>
              <w:rPr>
                <w:rFonts w:asciiTheme="majorBidi" w:eastAsia="Times New Roman" w:hAnsiTheme="majorBidi" w:cstheme="majorBidi"/>
                <w:i/>
                <w:iCs/>
                <w:color w:val="000000"/>
                <w:kern w:val="0"/>
                <w:lang w:eastAsia="en-IN"/>
                <w14:ligatures w14:val="none"/>
              </w:rPr>
            </w:pPr>
            <w:r w:rsidRPr="001F775F">
              <w:rPr>
                <w:rFonts w:asciiTheme="majorBidi" w:eastAsia="Times New Roman" w:hAnsiTheme="majorBidi" w:cstheme="majorBidi"/>
                <w:i/>
                <w:iCs/>
                <w:color w:val="000000"/>
                <w:kern w:val="0"/>
                <w:lang w:eastAsia="en-IN"/>
                <w14:ligatures w14:val="none"/>
              </w:rPr>
              <w:t>Influence of Nutrition and Physical Activity on Local and Systemic Inflammatory Signs in Experimental Gingivitis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F4FB529" w14:textId="77777777" w:rsidR="00C91E20" w:rsidRPr="001F775F" w:rsidRDefault="00C91E20" w:rsidP="00C91E20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</w:pPr>
            <w:r w:rsidRPr="001F775F"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  <w:t>Cohort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FE59878" w14:textId="77777777" w:rsidR="00C91E20" w:rsidRPr="001F775F" w:rsidRDefault="00C91E20" w:rsidP="00C91E20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</w:pPr>
            <w:r w:rsidRPr="001F775F">
              <w:rPr>
                <w:rFonts w:ascii="Segoe UI Symbol" w:eastAsia="Times New Roman" w:hAnsi="Segoe UI Symbol" w:cs="Segoe UI Symbol"/>
                <w:color w:val="000000"/>
                <w:kern w:val="0"/>
                <w:lang w:eastAsia="en-IN"/>
                <w14:ligatures w14:val="none"/>
              </w:rPr>
              <w:t>★★★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61724BD" w14:textId="77777777" w:rsidR="00C91E20" w:rsidRPr="001F775F" w:rsidRDefault="00C91E20" w:rsidP="00C91E20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</w:pPr>
            <w:r w:rsidRPr="001F775F">
              <w:rPr>
                <w:rFonts w:ascii="Segoe UI Symbol" w:eastAsia="Times New Roman" w:hAnsi="Segoe UI Symbol" w:cs="Segoe UI Symbol"/>
                <w:color w:val="000000"/>
                <w:kern w:val="0"/>
                <w:lang w:eastAsia="en-IN"/>
                <w14:ligatures w14:val="none"/>
              </w:rPr>
              <w:t>★★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0E924ED" w14:textId="77777777" w:rsidR="00C91E20" w:rsidRPr="001F775F" w:rsidRDefault="00C91E20" w:rsidP="00C91E20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</w:pPr>
            <w:r w:rsidRPr="001F775F">
              <w:rPr>
                <w:rFonts w:ascii="Segoe UI Symbol" w:eastAsia="Times New Roman" w:hAnsi="Segoe UI Symbol" w:cs="Segoe UI Symbol"/>
                <w:color w:val="000000"/>
                <w:kern w:val="0"/>
                <w:lang w:eastAsia="en-IN"/>
                <w14:ligatures w14:val="none"/>
              </w:rPr>
              <w:t>★★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B3A6FC3" w14:textId="77777777" w:rsidR="00C91E20" w:rsidRPr="001F775F" w:rsidRDefault="00C91E20" w:rsidP="00C91E20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</w:pPr>
            <w:r w:rsidRPr="001F775F"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  <w:t>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BDE799C" w14:textId="77777777" w:rsidR="00C91E20" w:rsidRPr="001F775F" w:rsidRDefault="00C91E20" w:rsidP="00C91E20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</w:pPr>
            <w:r w:rsidRPr="001F775F"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  <w:t>Good</w:t>
            </w:r>
          </w:p>
        </w:tc>
      </w:tr>
      <w:tr w:rsidR="00C91E20" w:rsidRPr="001F775F" w14:paraId="2FCEA6E5" w14:textId="77777777" w:rsidTr="007D6370">
        <w:trPr>
          <w:trHeight w:val="132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082BF47" w14:textId="77777777" w:rsidR="00C91E20" w:rsidRPr="001F775F" w:rsidRDefault="00C91E20" w:rsidP="00C91E20">
            <w:pPr>
              <w:spacing w:after="0" w:line="240" w:lineRule="auto"/>
              <w:rPr>
                <w:rFonts w:asciiTheme="majorBidi" w:eastAsia="Times New Roman" w:hAnsiTheme="majorBidi" w:cstheme="majorBidi"/>
                <w:i/>
                <w:iCs/>
                <w:color w:val="000000"/>
                <w:kern w:val="0"/>
                <w:lang w:eastAsia="en-IN"/>
                <w14:ligatures w14:val="none"/>
              </w:rPr>
            </w:pPr>
            <w:r w:rsidRPr="001F775F">
              <w:rPr>
                <w:rFonts w:asciiTheme="majorBidi" w:eastAsia="Times New Roman" w:hAnsiTheme="majorBidi" w:cstheme="majorBidi"/>
                <w:i/>
                <w:iCs/>
                <w:color w:val="000000"/>
                <w:kern w:val="0"/>
                <w:lang w:eastAsia="en-IN"/>
                <w14:ligatures w14:val="none"/>
              </w:rPr>
              <w:t>Interepithelial lymphocytes in experimental gingivitis in young and elderly individuals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2F0E7D4" w14:textId="77777777" w:rsidR="00C91E20" w:rsidRPr="001F775F" w:rsidRDefault="00C91E20" w:rsidP="00C91E20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</w:pPr>
            <w:r w:rsidRPr="001F775F"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  <w:t>Cohort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EFA6C1C" w14:textId="77777777" w:rsidR="00C91E20" w:rsidRPr="001F775F" w:rsidRDefault="00C91E20" w:rsidP="00C91E20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</w:pPr>
            <w:r w:rsidRPr="001F775F">
              <w:rPr>
                <w:rFonts w:ascii="Segoe UI Symbol" w:eastAsia="Times New Roman" w:hAnsi="Segoe UI Symbol" w:cs="Segoe UI Symbol"/>
                <w:color w:val="000000"/>
                <w:kern w:val="0"/>
                <w:lang w:eastAsia="en-IN"/>
                <w14:ligatures w14:val="none"/>
              </w:rPr>
              <w:t>★★★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8123B93" w14:textId="77777777" w:rsidR="00C91E20" w:rsidRPr="001F775F" w:rsidRDefault="00C91E20" w:rsidP="00C91E20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</w:pPr>
            <w:r w:rsidRPr="001F775F">
              <w:rPr>
                <w:rFonts w:ascii="Segoe UI Symbol" w:eastAsia="Times New Roman" w:hAnsi="Segoe UI Symbol" w:cs="Segoe UI Symbol"/>
                <w:color w:val="000000"/>
                <w:kern w:val="0"/>
                <w:lang w:eastAsia="en-IN"/>
                <w14:ligatures w14:val="none"/>
              </w:rPr>
              <w:t>★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E84423A" w14:textId="77777777" w:rsidR="00C91E20" w:rsidRPr="001F775F" w:rsidRDefault="00C91E20" w:rsidP="00C91E20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</w:pPr>
            <w:r w:rsidRPr="001F775F">
              <w:rPr>
                <w:rFonts w:ascii="Segoe UI Symbol" w:eastAsia="Times New Roman" w:hAnsi="Segoe UI Symbol" w:cs="Segoe UI Symbol"/>
                <w:color w:val="000000"/>
                <w:kern w:val="0"/>
                <w:lang w:eastAsia="en-IN"/>
                <w14:ligatures w14:val="none"/>
              </w:rPr>
              <w:t>★★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2EDA462" w14:textId="77777777" w:rsidR="00C91E20" w:rsidRPr="001F775F" w:rsidRDefault="00C91E20" w:rsidP="00C91E20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</w:pPr>
            <w:r w:rsidRPr="001F775F"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1C7FA00" w14:textId="77777777" w:rsidR="00C91E20" w:rsidRPr="001F775F" w:rsidRDefault="00C91E20" w:rsidP="00C91E20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</w:pPr>
            <w:r w:rsidRPr="001F775F">
              <w:rPr>
                <w:rFonts w:asciiTheme="majorBidi" w:eastAsia="Times New Roman" w:hAnsiTheme="majorBidi" w:cstheme="majorBidi"/>
                <w:color w:val="000000"/>
                <w:kern w:val="0"/>
                <w:lang w:eastAsia="en-IN"/>
                <w14:ligatures w14:val="none"/>
              </w:rPr>
              <w:t>Good</w:t>
            </w:r>
          </w:p>
        </w:tc>
      </w:tr>
    </w:tbl>
    <w:p w14:paraId="1D15A449" w14:textId="77777777" w:rsidR="00C91E20" w:rsidRPr="0099164A" w:rsidRDefault="00C91E20">
      <w:pPr>
        <w:rPr>
          <w:rFonts w:asciiTheme="majorBidi" w:hAnsiTheme="majorBidi" w:cstheme="majorBidi"/>
          <w:sz w:val="16"/>
          <w:szCs w:val="16"/>
        </w:rPr>
      </w:pPr>
    </w:p>
    <w:p w14:paraId="57BFC369" w14:textId="1D11A03C" w:rsidR="00CC413F" w:rsidRPr="001F775F" w:rsidRDefault="00573DB8">
      <w:pPr>
        <w:rPr>
          <w:rFonts w:asciiTheme="majorBidi" w:hAnsiTheme="majorBidi" w:cstheme="majorBidi"/>
          <w:sz w:val="18"/>
          <w:szCs w:val="18"/>
        </w:rPr>
      </w:pPr>
      <w:r w:rsidRPr="001F775F">
        <w:rPr>
          <w:rFonts w:asciiTheme="majorBidi" w:hAnsiTheme="majorBidi" w:cstheme="majorBidi"/>
          <w:i/>
          <w:iCs/>
          <w:sz w:val="18"/>
          <w:szCs w:val="18"/>
        </w:rPr>
        <w:t>Abbreviations:</w:t>
      </w:r>
      <w:r w:rsidRPr="001F775F">
        <w:rPr>
          <w:rFonts w:asciiTheme="majorBidi" w:hAnsiTheme="majorBidi" w:cstheme="majorBidi"/>
          <w:sz w:val="18"/>
          <w:szCs w:val="18"/>
        </w:rPr>
        <w:t xml:space="preserve"> </w:t>
      </w:r>
      <w:r w:rsidRPr="001F775F">
        <w:rPr>
          <w:rFonts w:asciiTheme="majorBidi" w:hAnsiTheme="majorBidi" w:cstheme="majorBidi"/>
          <w:i/>
          <w:iCs/>
          <w:sz w:val="18"/>
          <w:szCs w:val="18"/>
        </w:rPr>
        <w:t>Symbols:</w:t>
      </w:r>
      <w:r w:rsidRPr="001F775F">
        <w:rPr>
          <w:rFonts w:asciiTheme="majorBidi" w:hAnsiTheme="majorBidi" w:cstheme="majorBidi"/>
          <w:sz w:val="18"/>
          <w:szCs w:val="18"/>
        </w:rPr>
        <w:t xml:space="preserve"> </w:t>
      </w:r>
      <w:r w:rsidRPr="001F775F">
        <w:rPr>
          <w:rFonts w:ascii="Segoe UI Symbol" w:hAnsi="Segoe UI Symbol" w:cs="Segoe UI Symbol"/>
          <w:sz w:val="18"/>
          <w:szCs w:val="18"/>
        </w:rPr>
        <w:t>★</w:t>
      </w:r>
      <w:r w:rsidRPr="001F775F">
        <w:rPr>
          <w:rFonts w:asciiTheme="majorBidi" w:hAnsiTheme="majorBidi" w:cstheme="majorBidi"/>
          <w:sz w:val="18"/>
          <w:szCs w:val="18"/>
        </w:rPr>
        <w:t xml:space="preserve"> = score assigned per Newcastle</w:t>
      </w:r>
      <w:r w:rsidRPr="001F775F">
        <w:rPr>
          <w:rFonts w:ascii="Times New Roman" w:hAnsi="Times New Roman" w:cs="Times New Roman"/>
          <w:sz w:val="18"/>
          <w:szCs w:val="18"/>
        </w:rPr>
        <w:t>–</w:t>
      </w:r>
      <w:r w:rsidRPr="001F775F">
        <w:rPr>
          <w:rFonts w:asciiTheme="majorBidi" w:hAnsiTheme="majorBidi" w:cstheme="majorBidi"/>
          <w:sz w:val="18"/>
          <w:szCs w:val="18"/>
        </w:rPr>
        <w:t>Ottawa Scale domain (Selection, Comparability, Outcome). Higher number of stars indicates higher methodological quality.</w:t>
      </w:r>
      <w:r w:rsidRPr="001F775F">
        <w:rPr>
          <w:rFonts w:asciiTheme="majorBidi" w:hAnsiTheme="majorBidi" w:cstheme="majorBidi"/>
          <w:sz w:val="18"/>
          <w:szCs w:val="18"/>
        </w:rPr>
        <w:br/>
      </w:r>
      <w:r w:rsidRPr="001F775F">
        <w:rPr>
          <w:rFonts w:asciiTheme="majorBidi" w:hAnsiTheme="majorBidi" w:cstheme="majorBidi"/>
          <w:i/>
          <w:iCs/>
          <w:sz w:val="18"/>
          <w:szCs w:val="18"/>
        </w:rPr>
        <w:t>Notes:</w:t>
      </w:r>
      <w:r w:rsidRPr="001F775F">
        <w:rPr>
          <w:rFonts w:asciiTheme="majorBidi" w:hAnsiTheme="majorBidi" w:cstheme="majorBidi"/>
          <w:sz w:val="18"/>
          <w:szCs w:val="18"/>
        </w:rPr>
        <w:t xml:space="preserve"> Studies were rated as </w:t>
      </w:r>
      <w:r w:rsidRPr="001F775F">
        <w:rPr>
          <w:rFonts w:asciiTheme="majorBidi" w:hAnsiTheme="majorBidi" w:cstheme="majorBidi"/>
          <w:i/>
          <w:iCs/>
          <w:sz w:val="18"/>
          <w:szCs w:val="18"/>
        </w:rPr>
        <w:t>Good</w:t>
      </w:r>
      <w:r w:rsidRPr="001F775F">
        <w:rPr>
          <w:rFonts w:asciiTheme="majorBidi" w:hAnsiTheme="majorBidi" w:cstheme="majorBidi"/>
          <w:sz w:val="18"/>
          <w:szCs w:val="18"/>
        </w:rPr>
        <w:t xml:space="preserve"> (6–7 stars), </w:t>
      </w:r>
      <w:r w:rsidRPr="001F775F">
        <w:rPr>
          <w:rFonts w:asciiTheme="majorBidi" w:hAnsiTheme="majorBidi" w:cstheme="majorBidi"/>
          <w:i/>
          <w:iCs/>
          <w:sz w:val="18"/>
          <w:szCs w:val="18"/>
        </w:rPr>
        <w:t>Fair</w:t>
      </w:r>
      <w:r w:rsidRPr="001F775F">
        <w:rPr>
          <w:rFonts w:asciiTheme="majorBidi" w:hAnsiTheme="majorBidi" w:cstheme="majorBidi"/>
          <w:sz w:val="18"/>
          <w:szCs w:val="18"/>
        </w:rPr>
        <w:t xml:space="preserve"> (4–5 stars), or </w:t>
      </w:r>
      <w:r w:rsidRPr="001F775F">
        <w:rPr>
          <w:rFonts w:asciiTheme="majorBidi" w:hAnsiTheme="majorBidi" w:cstheme="majorBidi"/>
          <w:i/>
          <w:iCs/>
          <w:sz w:val="18"/>
          <w:szCs w:val="18"/>
        </w:rPr>
        <w:t>Poor</w:t>
      </w:r>
      <w:r w:rsidRPr="001F775F">
        <w:rPr>
          <w:rFonts w:asciiTheme="majorBidi" w:hAnsiTheme="majorBidi" w:cstheme="majorBidi"/>
          <w:sz w:val="18"/>
          <w:szCs w:val="18"/>
        </w:rPr>
        <w:t xml:space="preserve"> (≤3 stars) according to the Agency for Healthcare Research and Quality (AHRQ) criteria.</w:t>
      </w:r>
    </w:p>
    <w:sectPr w:rsidR="00CC413F" w:rsidRPr="001F775F" w:rsidSect="008C6468">
      <w:footerReference w:type="even" r:id="rId6"/>
      <w:footerReference w:type="default" r:id="rId7"/>
      <w:footerReference w:type="first" r:id="rId8"/>
      <w:pgSz w:w="16838" w:h="11906" w:orient="landscape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26A2F0DA" w14:textId="77777777" w:rsidR="000E4320" w:rsidRDefault="000E4320" w:rsidP="00CD46D5">
      <w:pPr>
        <w:spacing w:after="0" w:line="240" w:lineRule="auto"/>
      </w:pPr>
      <w:r>
        <w:separator/>
      </w:r>
    </w:p>
  </w:endnote>
  <w:endnote w:type="continuationSeparator" w:id="0">
    <w:p w14:paraId="6B6E8338" w14:textId="77777777" w:rsidR="000E4320" w:rsidRDefault="000E4320" w:rsidP="00CD46D5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Segoe UI Symbol">
    <w:panose1 w:val="020B0502040204020203"/>
    <w:charset w:val="00"/>
    <w:family w:val="swiss"/>
    <w:pitch w:val="variable"/>
    <w:sig w:usb0="800001E3" w:usb1="1200FFEF" w:usb2="00040000" w:usb3="00000000" w:csb0="00000001" w:csb1="00000000"/>
  </w:font>
  <w:font w:name="Rockwell">
    <w:panose1 w:val="02060603020205020403"/>
    <w:charset w:val="00"/>
    <w:family w:val="roman"/>
    <w:pitch w:val="variable"/>
    <w:sig w:usb0="00000007" w:usb1="00000000" w:usb2="00000000" w:usb3="00000000" w:csb0="00000003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0CD0A55F" w14:textId="41C4DE10" w:rsidR="00CD46D5" w:rsidRDefault="00CD46D5">
    <w:pPr>
      <w:pStyle w:val="Footer"/>
    </w:pPr>
    <w:r>
      <w:rPr>
        <w:noProof/>
      </w:rPr>
      <mc:AlternateContent>
        <mc:Choice Requires="wps">
          <w:drawing>
            <wp:anchor distT="0" distB="0" distL="0" distR="0" simplePos="0" relativeHeight="251659264" behindDoc="0" locked="0" layoutInCell="1" allowOverlap="1" wp14:anchorId="3887DEE9" wp14:editId="7F78B6C7">
              <wp:simplePos x="635" y="635"/>
              <wp:positionH relativeFrom="page">
                <wp:align>left</wp:align>
              </wp:positionH>
              <wp:positionV relativeFrom="page">
                <wp:align>bottom</wp:align>
              </wp:positionV>
              <wp:extent cx="2085975" cy="346075"/>
              <wp:effectExtent l="0" t="0" r="9525" b="0"/>
              <wp:wrapNone/>
              <wp:docPr id="565892192" name="Text Box 2" descr="Information Classification: General">
                <a:extLst xmlns:a="http://schemas.openxmlformats.org/drawingml/2006/main">
                  <a:ext uri="{5AE41FA2-C0FF-4470-9BD4-5FADCA87CBE2}">
                    <aclsh:classification xmlns:aclsh="http://schemas.microsoft.com/office/drawing/2020/classificationShape" classificationOutcomeType="ftr"/>
                  </a:ext>
                </a:extLst>
              </wp:docPr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2085975" cy="346075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</wps:spPr>
                    <wps:txbx>
                      <w:txbxContent>
                        <w:p w14:paraId="100FFD9E" w14:textId="508145D4" w:rsidR="00CD46D5" w:rsidRPr="00CD46D5" w:rsidRDefault="00CD46D5" w:rsidP="00CD46D5">
                          <w:pPr>
                            <w:spacing w:after="0"/>
                            <w:rPr>
                              <w:rFonts w:ascii="Rockwell" w:eastAsia="Rockwell" w:hAnsi="Rockwell" w:cs="Rockwell"/>
                              <w:noProof/>
                              <w:color w:val="0078D7"/>
                              <w:sz w:val="18"/>
                              <w:szCs w:val="18"/>
                            </w:rPr>
                          </w:pPr>
                          <w:r w:rsidRPr="00CD46D5">
                            <w:rPr>
                              <w:rFonts w:ascii="Rockwell" w:eastAsia="Rockwell" w:hAnsi="Rockwell" w:cs="Rockwell"/>
                              <w:noProof/>
                              <w:color w:val="0078D7"/>
                              <w:sz w:val="18"/>
                              <w:szCs w:val="18"/>
                            </w:rPr>
                            <w:t>Information Classification: General</w:t>
                          </w:r>
                        </w:p>
                      </w:txbxContent>
                    </wps:txbx>
                    <wps:bodyPr rot="0" spcFirstLastPara="0" vertOverflow="overflow" horzOverflow="overflow" vert="horz" wrap="none" lIns="254000" tIns="0" rIns="0" bIns="190500" numCol="1" spcCol="0" rtlCol="0" fromWordArt="0" anchor="b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</wp:anchor>
          </w:drawing>
        </mc:Choice>
        <mc:Fallback>
          <w:pict>
            <v:shapetype w14:anchorId="3887DEE9" id="_x0000_t202" coordsize="21600,21600" o:spt="202" path="m,l,21600r21600,l21600,xe">
              <v:stroke joinstyle="miter"/>
              <v:path gradientshapeok="t" o:connecttype="rect"/>
            </v:shapetype>
            <v:shape id="Text Box 2" o:spid="_x0000_s1026" type="#_x0000_t202" alt="Information Classification: General" style="position:absolute;margin-left:0;margin-top:0;width:164.25pt;height:27.25pt;z-index:251659264;visibility:visible;mso-wrap-style:none;mso-wrap-distance-left:0;mso-wrap-distance-top:0;mso-wrap-distance-right:0;mso-wrap-distance-bottom:0;mso-position-horizontal:left;mso-position-horizontal-relative:page;mso-position-vertical:bottom;mso-position-vertical-relative:page;v-text-anchor:bottom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" filled="f" stroked="f">
              <v:textbox style="mso-fit-shape-to-text:t" inset="20pt,0,0,15pt">
                <w:txbxContent>
                  <w:p w14:paraId="100FFD9E" w14:textId="508145D4" w:rsidR="00CD46D5" w:rsidRPr="00CD46D5" w:rsidRDefault="00CD46D5" w:rsidP="00CD46D5">
                    <w:pPr>
                      <w:spacing w:after="0"/>
                      <w:rPr>
                        <w:rFonts w:ascii="Rockwell" w:eastAsia="Rockwell" w:hAnsi="Rockwell" w:cs="Rockwell"/>
                        <w:noProof/>
                        <w:color w:val="0078D7"/>
                        <w:sz w:val="18"/>
                        <w:szCs w:val="18"/>
                      </w:rPr>
                    </w:pPr>
                    <w:r w:rsidRPr="00CD46D5">
                      <w:rPr>
                        <w:rFonts w:ascii="Rockwell" w:eastAsia="Rockwell" w:hAnsi="Rockwell" w:cs="Rockwell"/>
                        <w:noProof/>
                        <w:color w:val="0078D7"/>
                        <w:sz w:val="18"/>
                        <w:szCs w:val="18"/>
                      </w:rPr>
                      <w:t>Information Classification: General</w:t>
                    </w:r>
                  </w:p>
                </w:txbxContent>
              </v:textbox>
              <w10:wrap anchorx="page" anchory="page"/>
            </v:shape>
          </w:pict>
        </mc:Fallback>
      </mc:AlternateContent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29E41265" w14:textId="50F6C15E" w:rsidR="00CD46D5" w:rsidRDefault="00CD46D5">
    <w:pPr>
      <w:pStyle w:val="Footer"/>
    </w:pPr>
    <w:r>
      <w:rPr>
        <w:noProof/>
      </w:rPr>
      <mc:AlternateContent>
        <mc:Choice Requires="wps">
          <w:drawing>
            <wp:anchor distT="0" distB="0" distL="0" distR="0" simplePos="0" relativeHeight="251660288" behindDoc="0" locked="0" layoutInCell="1" allowOverlap="1" wp14:anchorId="2565051F" wp14:editId="22331B55">
              <wp:simplePos x="914400" y="6924675"/>
              <wp:positionH relativeFrom="page">
                <wp:align>left</wp:align>
              </wp:positionH>
              <wp:positionV relativeFrom="page">
                <wp:align>bottom</wp:align>
              </wp:positionV>
              <wp:extent cx="2085975" cy="346075"/>
              <wp:effectExtent l="0" t="0" r="9525" b="0"/>
              <wp:wrapNone/>
              <wp:docPr id="155656286" name="Text Box 3" descr="Information Classification: General">
                <a:extLst xmlns:a="http://schemas.openxmlformats.org/drawingml/2006/main">
                  <a:ext uri="{5AE41FA2-C0FF-4470-9BD4-5FADCA87CBE2}">
                    <aclsh:classification xmlns:aclsh="http://schemas.microsoft.com/office/drawing/2020/classificationShape" classificationOutcomeType="ftr"/>
                  </a:ext>
                </a:extLst>
              </wp:docPr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2085975" cy="346075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</wps:spPr>
                    <wps:txbx>
                      <w:txbxContent>
                        <w:p w14:paraId="39863F40" w14:textId="6E355E80" w:rsidR="00CD46D5" w:rsidRPr="00CD46D5" w:rsidRDefault="00CD46D5" w:rsidP="00CD46D5">
                          <w:pPr>
                            <w:spacing w:after="0"/>
                            <w:rPr>
                              <w:rFonts w:ascii="Rockwell" w:eastAsia="Rockwell" w:hAnsi="Rockwell" w:cs="Rockwell"/>
                              <w:noProof/>
                              <w:color w:val="0078D7"/>
                              <w:sz w:val="18"/>
                              <w:szCs w:val="18"/>
                            </w:rPr>
                          </w:pPr>
                          <w:r w:rsidRPr="00CD46D5">
                            <w:rPr>
                              <w:rFonts w:ascii="Rockwell" w:eastAsia="Rockwell" w:hAnsi="Rockwell" w:cs="Rockwell"/>
                              <w:noProof/>
                              <w:color w:val="0078D7"/>
                              <w:sz w:val="18"/>
                              <w:szCs w:val="18"/>
                            </w:rPr>
                            <w:t>Information Classification: General</w:t>
                          </w:r>
                        </w:p>
                      </w:txbxContent>
                    </wps:txbx>
                    <wps:bodyPr rot="0" spcFirstLastPara="0" vertOverflow="overflow" horzOverflow="overflow" vert="horz" wrap="none" lIns="254000" tIns="0" rIns="0" bIns="190500" numCol="1" spcCol="0" rtlCol="0" fromWordArt="0" anchor="b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</wp:anchor>
          </w:drawing>
        </mc:Choice>
        <mc:Fallback>
          <w:pict>
            <v:shapetype w14:anchorId="2565051F" id="_x0000_t202" coordsize="21600,21600" o:spt="202" path="m,l,21600r21600,l21600,xe">
              <v:stroke joinstyle="miter"/>
              <v:path gradientshapeok="t" o:connecttype="rect"/>
            </v:shapetype>
            <v:shape id="Text Box 3" o:spid="_x0000_s1027" type="#_x0000_t202" alt="Information Classification: General" style="position:absolute;margin-left:0;margin-top:0;width:164.25pt;height:27.25pt;z-index:251660288;visibility:visible;mso-wrap-style:none;mso-wrap-distance-left:0;mso-wrap-distance-top:0;mso-wrap-distance-right:0;mso-wrap-distance-bottom:0;mso-position-horizontal:left;mso-position-horizontal-relative:page;mso-position-vertical:bottom;mso-position-vertical-relative:page;v-text-anchor:bottom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" filled="f" stroked="f">
              <v:textbox style="mso-fit-shape-to-text:t" inset="20pt,0,0,15pt">
                <w:txbxContent>
                  <w:p w14:paraId="39863F40" w14:textId="6E355E80" w:rsidR="00CD46D5" w:rsidRPr="00CD46D5" w:rsidRDefault="00CD46D5" w:rsidP="00CD46D5">
                    <w:pPr>
                      <w:spacing w:after="0"/>
                      <w:rPr>
                        <w:rFonts w:ascii="Rockwell" w:eastAsia="Rockwell" w:hAnsi="Rockwell" w:cs="Rockwell"/>
                        <w:noProof/>
                        <w:color w:val="0078D7"/>
                        <w:sz w:val="18"/>
                        <w:szCs w:val="18"/>
                      </w:rPr>
                    </w:pPr>
                    <w:r w:rsidRPr="00CD46D5">
                      <w:rPr>
                        <w:rFonts w:ascii="Rockwell" w:eastAsia="Rockwell" w:hAnsi="Rockwell" w:cs="Rockwell"/>
                        <w:noProof/>
                        <w:color w:val="0078D7"/>
                        <w:sz w:val="18"/>
                        <w:szCs w:val="18"/>
                      </w:rPr>
                      <w:t>Information Classification: General</w:t>
                    </w:r>
                  </w:p>
                </w:txbxContent>
              </v:textbox>
              <w10:wrap anchorx="page" anchory="page"/>
            </v:shape>
          </w:pict>
        </mc:Fallback>
      </mc:AlternateContent>
    </w: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5506CC0A" w14:textId="31FB4578" w:rsidR="00CD46D5" w:rsidRDefault="00CD46D5">
    <w:pPr>
      <w:pStyle w:val="Footer"/>
    </w:pPr>
    <w:r>
      <w:rPr>
        <w:noProof/>
      </w:rPr>
      <mc:AlternateContent>
        <mc:Choice Requires="wps">
          <w:drawing>
            <wp:anchor distT="0" distB="0" distL="0" distR="0" simplePos="0" relativeHeight="251658240" behindDoc="0" locked="0" layoutInCell="1" allowOverlap="1" wp14:anchorId="0FA4D74D" wp14:editId="4F958AB5">
              <wp:simplePos x="635" y="635"/>
              <wp:positionH relativeFrom="page">
                <wp:align>left</wp:align>
              </wp:positionH>
              <wp:positionV relativeFrom="page">
                <wp:align>bottom</wp:align>
              </wp:positionV>
              <wp:extent cx="2085975" cy="346075"/>
              <wp:effectExtent l="0" t="0" r="9525" b="0"/>
              <wp:wrapNone/>
              <wp:docPr id="1993458367" name="Text Box 1" descr="Information Classification: General">
                <a:extLst xmlns:a="http://schemas.openxmlformats.org/drawingml/2006/main">
                  <a:ext uri="{5AE41FA2-C0FF-4470-9BD4-5FADCA87CBE2}">
                    <aclsh:classification xmlns:aclsh="http://schemas.microsoft.com/office/drawing/2020/classificationShape" classificationOutcomeType="ftr"/>
                  </a:ext>
                </a:extLst>
              </wp:docPr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2085975" cy="346075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</wps:spPr>
                    <wps:txbx>
                      <w:txbxContent>
                        <w:p w14:paraId="7FB22ACE" w14:textId="712127EE" w:rsidR="00CD46D5" w:rsidRPr="00CD46D5" w:rsidRDefault="00CD46D5" w:rsidP="00CD46D5">
                          <w:pPr>
                            <w:spacing w:after="0"/>
                            <w:rPr>
                              <w:rFonts w:ascii="Rockwell" w:eastAsia="Rockwell" w:hAnsi="Rockwell" w:cs="Rockwell"/>
                              <w:noProof/>
                              <w:color w:val="0078D7"/>
                              <w:sz w:val="18"/>
                              <w:szCs w:val="18"/>
                            </w:rPr>
                          </w:pPr>
                          <w:r w:rsidRPr="00CD46D5">
                            <w:rPr>
                              <w:rFonts w:ascii="Rockwell" w:eastAsia="Rockwell" w:hAnsi="Rockwell" w:cs="Rockwell"/>
                              <w:noProof/>
                              <w:color w:val="0078D7"/>
                              <w:sz w:val="18"/>
                              <w:szCs w:val="18"/>
                            </w:rPr>
                            <w:t>Information Classification: General</w:t>
                          </w:r>
                        </w:p>
                      </w:txbxContent>
                    </wps:txbx>
                    <wps:bodyPr rot="0" spcFirstLastPara="0" vertOverflow="overflow" horzOverflow="overflow" vert="horz" wrap="none" lIns="254000" tIns="0" rIns="0" bIns="190500" numCol="1" spcCol="0" rtlCol="0" fromWordArt="0" anchor="b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</wp:anchor>
          </w:drawing>
        </mc:Choice>
        <mc:Fallback>
          <w:pict>
            <v:shapetype w14:anchorId="0FA4D74D" id="_x0000_t202" coordsize="21600,21600" o:spt="202" path="m,l,21600r21600,l21600,xe">
              <v:stroke joinstyle="miter"/>
              <v:path gradientshapeok="t" o:connecttype="rect"/>
            </v:shapetype>
            <v:shape id="Text Box 1" o:spid="_x0000_s1028" type="#_x0000_t202" alt="Information Classification: General" style="position:absolute;margin-left:0;margin-top:0;width:164.25pt;height:27.25pt;z-index:251658240;visibility:visible;mso-wrap-style:none;mso-wrap-distance-left:0;mso-wrap-distance-top:0;mso-wrap-distance-right:0;mso-wrap-distance-bottom:0;mso-position-horizontal:left;mso-position-horizontal-relative:page;mso-position-vertical:bottom;mso-position-vertical-relative:page;v-text-anchor:bottom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" filled="f" stroked="f">
              <v:textbox style="mso-fit-shape-to-text:t" inset="20pt,0,0,15pt">
                <w:txbxContent>
                  <w:p w14:paraId="7FB22ACE" w14:textId="712127EE" w:rsidR="00CD46D5" w:rsidRPr="00CD46D5" w:rsidRDefault="00CD46D5" w:rsidP="00CD46D5">
                    <w:pPr>
                      <w:spacing w:after="0"/>
                      <w:rPr>
                        <w:rFonts w:ascii="Rockwell" w:eastAsia="Rockwell" w:hAnsi="Rockwell" w:cs="Rockwell"/>
                        <w:noProof/>
                        <w:color w:val="0078D7"/>
                        <w:sz w:val="18"/>
                        <w:szCs w:val="18"/>
                      </w:rPr>
                    </w:pPr>
                    <w:r w:rsidRPr="00CD46D5">
                      <w:rPr>
                        <w:rFonts w:ascii="Rockwell" w:eastAsia="Rockwell" w:hAnsi="Rockwell" w:cs="Rockwell"/>
                        <w:noProof/>
                        <w:color w:val="0078D7"/>
                        <w:sz w:val="18"/>
                        <w:szCs w:val="18"/>
                      </w:rPr>
                      <w:t>Information Classification: General</w:t>
                    </w:r>
                  </w:p>
                </w:txbxContent>
              </v:textbox>
              <w10:wrap anchorx="page" anchory="page"/>
            </v:shape>
          </w:pict>
        </mc:Fallback>
      </mc:AlternateConten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55D26719" w14:textId="77777777" w:rsidR="000E4320" w:rsidRDefault="000E4320" w:rsidP="00CD46D5">
      <w:pPr>
        <w:spacing w:after="0" w:line="240" w:lineRule="auto"/>
      </w:pPr>
      <w:r>
        <w:separator/>
      </w:r>
    </w:p>
  </w:footnote>
  <w:footnote w:type="continuationSeparator" w:id="0">
    <w:p w14:paraId="78FF5B27" w14:textId="77777777" w:rsidR="000E4320" w:rsidRDefault="000E4320" w:rsidP="00CD46D5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EE1423"/>
    <w:rsid w:val="000370E9"/>
    <w:rsid w:val="000D3306"/>
    <w:rsid w:val="000E4320"/>
    <w:rsid w:val="00103527"/>
    <w:rsid w:val="00141713"/>
    <w:rsid w:val="00171F57"/>
    <w:rsid w:val="001A57CC"/>
    <w:rsid w:val="001F775F"/>
    <w:rsid w:val="00237047"/>
    <w:rsid w:val="0044646A"/>
    <w:rsid w:val="004554BF"/>
    <w:rsid w:val="00573DB8"/>
    <w:rsid w:val="00590156"/>
    <w:rsid w:val="005D4521"/>
    <w:rsid w:val="005E43A2"/>
    <w:rsid w:val="0062595A"/>
    <w:rsid w:val="006A49B7"/>
    <w:rsid w:val="00717166"/>
    <w:rsid w:val="007D6370"/>
    <w:rsid w:val="00857074"/>
    <w:rsid w:val="00862F26"/>
    <w:rsid w:val="00867F07"/>
    <w:rsid w:val="008A5F16"/>
    <w:rsid w:val="008C6468"/>
    <w:rsid w:val="0099164A"/>
    <w:rsid w:val="00A15A92"/>
    <w:rsid w:val="00A7512F"/>
    <w:rsid w:val="00B65F7A"/>
    <w:rsid w:val="00BB351B"/>
    <w:rsid w:val="00C552AF"/>
    <w:rsid w:val="00C7574D"/>
    <w:rsid w:val="00C91E20"/>
    <w:rsid w:val="00CC413F"/>
    <w:rsid w:val="00CD46D5"/>
    <w:rsid w:val="00D71280"/>
    <w:rsid w:val="00E93BB4"/>
    <w:rsid w:val="00EE1423"/>
    <w:rsid w:val="00FD1848"/>
    <w:rsid w:val="00FF57D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."/>
  <w:listSeparator w:val=","/>
  <w14:docId w14:val="607C6C84"/>
  <w15:chartTrackingRefBased/>
  <w15:docId w15:val="{63F6750D-3F30-4FE5-9F89-5379B1716DE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en-IN" w:eastAsia="en-US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C7574D"/>
  </w:style>
  <w:style w:type="paragraph" w:styleId="Heading1">
    <w:name w:val="heading 1"/>
    <w:basedOn w:val="Normal"/>
    <w:next w:val="Normal"/>
    <w:link w:val="Heading1Char"/>
    <w:uiPriority w:val="9"/>
    <w:qFormat/>
    <w:rsid w:val="00EE1423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2F5496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EE1423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EE1423"/>
    <w:pPr>
      <w:keepNext/>
      <w:keepLines/>
      <w:spacing w:before="160" w:after="80"/>
      <w:outlineLvl w:val="2"/>
    </w:pPr>
    <w:rPr>
      <w:rFonts w:eastAsiaTheme="majorEastAsia" w:cstheme="majorBidi"/>
      <w:color w:val="2F5496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EE1423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2F5496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EE1423"/>
    <w:pPr>
      <w:keepNext/>
      <w:keepLines/>
      <w:spacing w:before="80" w:after="40"/>
      <w:outlineLvl w:val="4"/>
    </w:pPr>
    <w:rPr>
      <w:rFonts w:eastAsiaTheme="majorEastAsia" w:cstheme="majorBidi"/>
      <w:color w:val="2F5496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EE1423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EE1423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EE1423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EE1423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EE1423"/>
    <w:rPr>
      <w:rFonts w:asciiTheme="majorHAnsi" w:eastAsiaTheme="majorEastAsia" w:hAnsiTheme="majorHAnsi" w:cstheme="majorBidi"/>
      <w:color w:val="2F5496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EE1423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EE1423"/>
    <w:rPr>
      <w:rFonts w:eastAsiaTheme="majorEastAsia" w:cstheme="majorBidi"/>
      <w:color w:val="2F5496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EE1423"/>
    <w:rPr>
      <w:rFonts w:eastAsiaTheme="majorEastAsia" w:cstheme="majorBidi"/>
      <w:i/>
      <w:iCs/>
      <w:color w:val="2F5496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EE1423"/>
    <w:rPr>
      <w:rFonts w:eastAsiaTheme="majorEastAsia" w:cstheme="majorBidi"/>
      <w:color w:val="2F5496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EE1423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EE1423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EE1423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EE1423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EE1423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EE1423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EE1423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EE1423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EE1423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EE1423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EE1423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EE1423"/>
    <w:rPr>
      <w:i/>
      <w:iCs/>
      <w:color w:val="2F5496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EE1423"/>
    <w:pPr>
      <w:pBdr>
        <w:top w:val="single" w:sz="4" w:space="10" w:color="2F5496" w:themeColor="accent1" w:themeShade="BF"/>
        <w:bottom w:val="single" w:sz="4" w:space="10" w:color="2F5496" w:themeColor="accent1" w:themeShade="BF"/>
      </w:pBdr>
      <w:spacing w:before="360" w:after="360"/>
      <w:ind w:left="864" w:right="864"/>
      <w:jc w:val="center"/>
    </w:pPr>
    <w:rPr>
      <w:i/>
      <w:iCs/>
      <w:color w:val="2F5496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EE1423"/>
    <w:rPr>
      <w:i/>
      <w:iCs/>
      <w:color w:val="2F5496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EE1423"/>
    <w:rPr>
      <w:b/>
      <w:bCs/>
      <w:smallCaps/>
      <w:color w:val="2F5496" w:themeColor="accent1" w:themeShade="BF"/>
      <w:spacing w:val="5"/>
    </w:rPr>
  </w:style>
  <w:style w:type="paragraph" w:styleId="Footer">
    <w:name w:val="footer"/>
    <w:basedOn w:val="Normal"/>
    <w:link w:val="FooterChar"/>
    <w:uiPriority w:val="99"/>
    <w:unhideWhenUsed/>
    <w:rsid w:val="00CD46D5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CD46D5"/>
  </w:style>
  <w:style w:type="character" w:styleId="CommentReference">
    <w:name w:val="annotation reference"/>
    <w:basedOn w:val="DefaultParagraphFont"/>
    <w:uiPriority w:val="99"/>
    <w:semiHidden/>
    <w:unhideWhenUsed/>
    <w:rsid w:val="001A57CC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1A57CC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1A57CC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A57CC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A57CC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103527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03527"/>
    <w:rPr>
      <w:rFonts w:ascii="Segoe UI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3939400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5486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1548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17939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3.xml"/><Relationship Id="rId3" Type="http://schemas.openxmlformats.org/officeDocument/2006/relationships/webSettings" Target="webSettings.xml"/><Relationship Id="rId7" Type="http://schemas.openxmlformats.org/officeDocument/2006/relationships/footer" Target="footer2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oter" Target="footer1.xml"/><Relationship Id="rId5" Type="http://schemas.openxmlformats.org/officeDocument/2006/relationships/endnotes" Target="endnotes.xml"/><Relationship Id="rId10" Type="http://schemas.openxmlformats.org/officeDocument/2006/relationships/theme" Target="theme/theme1.xml"/><Relationship Id="rId4" Type="http://schemas.openxmlformats.org/officeDocument/2006/relationships/footnotes" Target="footnote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7</Pages>
  <Words>2885</Words>
  <Characters>16448</Characters>
  <Application>Microsoft Office Word</Application>
  <DocSecurity>0</DocSecurity>
  <Lines>137</Lines>
  <Paragraphs>3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929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MCJCMC2</dc:creator>
  <cp:keywords/>
  <dc:description/>
  <cp:lastModifiedBy>Khanapur, Soumya</cp:lastModifiedBy>
  <cp:revision>5</cp:revision>
  <dcterms:created xsi:type="dcterms:W3CDTF">2025-11-16T22:49:00Z</dcterms:created>
  <dcterms:modified xsi:type="dcterms:W3CDTF">2025-11-16T22:4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DocumentId">
    <vt:lpwstr>cdc8781c-e610-46c5-8f33-3c07ed4d7b14</vt:lpwstr>
  </property>
  <property fmtid="{D5CDD505-2E9C-101B-9397-08002B2CF9AE}" pid="3" name="ClassificationContentMarkingFooterShapeIds">
    <vt:lpwstr>76d1c2bf,21bad460,947205e</vt:lpwstr>
  </property>
  <property fmtid="{D5CDD505-2E9C-101B-9397-08002B2CF9AE}" pid="4" name="ClassificationContentMarkingFooterFontProps">
    <vt:lpwstr>#0078d7,9,Rockwell</vt:lpwstr>
  </property>
  <property fmtid="{D5CDD505-2E9C-101B-9397-08002B2CF9AE}" pid="5" name="ClassificationContentMarkingFooterText">
    <vt:lpwstr>Information Classification: General</vt:lpwstr>
  </property>
  <property fmtid="{D5CDD505-2E9C-101B-9397-08002B2CF9AE}" pid="6" name="MSIP_Label_2bbab825-a111-45e4-86a1-18cee0005896_Enabled">
    <vt:lpwstr>true</vt:lpwstr>
  </property>
  <property fmtid="{D5CDD505-2E9C-101B-9397-08002B2CF9AE}" pid="7" name="MSIP_Label_2bbab825-a111-45e4-86a1-18cee0005896_SetDate">
    <vt:lpwstr>2025-11-16T06:53:05Z</vt:lpwstr>
  </property>
  <property fmtid="{D5CDD505-2E9C-101B-9397-08002B2CF9AE}" pid="8" name="MSIP_Label_2bbab825-a111-45e4-86a1-18cee0005896_Method">
    <vt:lpwstr>Standard</vt:lpwstr>
  </property>
  <property fmtid="{D5CDD505-2E9C-101B-9397-08002B2CF9AE}" pid="9" name="MSIP_Label_2bbab825-a111-45e4-86a1-18cee0005896_Name">
    <vt:lpwstr>2bbab825-a111-45e4-86a1-18cee0005896</vt:lpwstr>
  </property>
  <property fmtid="{D5CDD505-2E9C-101B-9397-08002B2CF9AE}" pid="10" name="MSIP_Label_2bbab825-a111-45e4-86a1-18cee0005896_SiteId">
    <vt:lpwstr>2567d566-604c-408a-8a60-55d0dc9d9d6b</vt:lpwstr>
  </property>
  <property fmtid="{D5CDD505-2E9C-101B-9397-08002B2CF9AE}" pid="11" name="MSIP_Label_2bbab825-a111-45e4-86a1-18cee0005896_ActionId">
    <vt:lpwstr>777a36d8-94b4-4cea-8930-4ddf58c45cf2</vt:lpwstr>
  </property>
  <property fmtid="{D5CDD505-2E9C-101B-9397-08002B2CF9AE}" pid="12" name="MSIP_Label_2bbab825-a111-45e4-86a1-18cee0005896_ContentBits">
    <vt:lpwstr>2</vt:lpwstr>
  </property>
  <property fmtid="{D5CDD505-2E9C-101B-9397-08002B2CF9AE}" pid="13" name="MSIP_Label_2bbab825-a111-45e4-86a1-18cee0005896_Tag">
    <vt:lpwstr>10, 3, 0, 1</vt:lpwstr>
  </property>
</Properties>
</file>